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F2D9E" w:rsidRPr="00F94D2C" w:rsidRDefault="005154FC" w:rsidP="00F94D2C">
      <w:pPr>
        <w:shd w:val="clear" w:color="auto" w:fill="FFFFFF"/>
        <w:spacing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 xml:space="preserve">Singh, </w:t>
      </w:r>
      <w:proofErr w:type="spellStart"/>
      <w:r w:rsidRPr="00A50B0C">
        <w:rPr>
          <w:rFonts w:ascii="Times New Roman" w:eastAsia="Times New Roman" w:hAnsi="Times New Roman" w:cs="Times New Roman"/>
          <w:color w:val="000000" w:themeColor="text1"/>
          <w:sz w:val="24"/>
          <w:szCs w:val="24"/>
        </w:rPr>
        <w:t>Avijit</w:t>
      </w:r>
      <w:bookmarkStart w:id="0" w:name="_bjq47wyz1t71" w:colFirst="0" w:colLast="0"/>
      <w:bookmarkEnd w:id="0"/>
      <w:proofErr w:type="spellEnd"/>
    </w:p>
    <w:p w:rsidR="00EF2D9E" w:rsidRPr="00A50B0C" w:rsidRDefault="005154FC">
      <w:pPr>
        <w:pStyle w:val="Title"/>
        <w:shd w:val="clear" w:color="auto" w:fill="FFFFFF"/>
        <w:spacing w:line="480" w:lineRule="auto"/>
        <w:jc w:val="center"/>
        <w:rPr>
          <w:rFonts w:ascii="Times New Roman" w:eastAsia="Times New Roman" w:hAnsi="Times New Roman" w:cs="Times New Roman"/>
          <w:b/>
          <w:color w:val="000000" w:themeColor="text1"/>
          <w:sz w:val="36"/>
          <w:szCs w:val="36"/>
        </w:rPr>
      </w:pPr>
      <w:bookmarkStart w:id="1" w:name="_iheuctyv2yci" w:colFirst="0" w:colLast="0"/>
      <w:bookmarkEnd w:id="1"/>
      <w:r w:rsidRPr="00A50B0C">
        <w:rPr>
          <w:rFonts w:ascii="Times New Roman" w:eastAsia="Times New Roman" w:hAnsi="Times New Roman" w:cs="Times New Roman"/>
          <w:b/>
          <w:color w:val="000000" w:themeColor="text1"/>
          <w:sz w:val="36"/>
          <w:szCs w:val="36"/>
        </w:rPr>
        <w:t>A</w:t>
      </w:r>
      <w:r w:rsidRPr="00A50B0C">
        <w:rPr>
          <w:rFonts w:ascii="Times New Roman" w:eastAsia="Times New Roman" w:hAnsi="Times New Roman" w:cs="Times New Roman"/>
          <w:b/>
          <w:color w:val="000000" w:themeColor="text1"/>
          <w:sz w:val="36"/>
          <w:szCs w:val="36"/>
        </w:rPr>
        <w:t xml:space="preserve"> Meta-Analysis on the Effect Gardening has on the Mental Health of the Population</w:t>
      </w:r>
    </w:p>
    <w:p w:rsidR="00EF2D9E" w:rsidRPr="00A50B0C" w:rsidRDefault="00EF2D9E">
      <w:pPr>
        <w:rPr>
          <w:rFonts w:ascii="Times New Roman" w:eastAsia="Times New Roman" w:hAnsi="Times New Roman" w:cs="Times New Roman"/>
          <w:color w:val="000000" w:themeColor="text1"/>
        </w:rPr>
      </w:pPr>
    </w:p>
    <w:p w:rsidR="00EF2D9E" w:rsidRPr="00A50B0C" w:rsidRDefault="005154FC">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Abstract</w:t>
      </w:r>
    </w:p>
    <w:p w:rsidR="00553CEB" w:rsidRPr="00A50B0C" w:rsidRDefault="00553CEB">
      <w:pPr>
        <w:shd w:val="clear" w:color="auto" w:fill="FFFFFF"/>
        <w:spacing w:after="240" w:line="480" w:lineRule="auto"/>
        <w:rPr>
          <w:rFonts w:ascii="Times New Roman" w:eastAsia="Times New Roman" w:hAnsi="Times New Roman" w:cs="Times New Roman"/>
          <w:bCs/>
          <w:color w:val="000000" w:themeColor="text1"/>
          <w:sz w:val="24"/>
          <w:szCs w:val="24"/>
        </w:rPr>
      </w:pPr>
      <w:r w:rsidRPr="00A50B0C">
        <w:rPr>
          <w:rFonts w:ascii="Times New Roman" w:eastAsia="Times New Roman" w:hAnsi="Times New Roman" w:cs="Times New Roman"/>
          <w:bCs/>
          <w:color w:val="000000" w:themeColor="text1"/>
          <w:sz w:val="24"/>
          <w:szCs w:val="24"/>
        </w:rPr>
        <w:t>The COVID-19 pandemic has changed our world forever, leaving us with a new normal and more</w:t>
      </w:r>
      <w:r w:rsidR="00A50B0C">
        <w:rPr>
          <w:rFonts w:ascii="Times New Roman" w:eastAsia="Times New Roman" w:hAnsi="Times New Roman" w:cs="Times New Roman"/>
          <w:bCs/>
          <w:color w:val="000000" w:themeColor="text1"/>
          <w:sz w:val="24"/>
          <w:szCs w:val="24"/>
        </w:rPr>
        <w:t xml:space="preserve"> stress</w:t>
      </w:r>
      <w:r w:rsidRPr="00A50B0C">
        <w:rPr>
          <w:rFonts w:ascii="Times New Roman" w:eastAsia="Times New Roman" w:hAnsi="Times New Roman" w:cs="Times New Roman"/>
          <w:bCs/>
          <w:color w:val="000000" w:themeColor="text1"/>
          <w:sz w:val="24"/>
          <w:szCs w:val="24"/>
        </w:rPr>
        <w:t xml:space="preserve"> factors that could affect our mental health</w:t>
      </w:r>
      <w:r w:rsidR="00A50B0C">
        <w:rPr>
          <w:rFonts w:ascii="Times New Roman" w:eastAsia="Times New Roman" w:hAnsi="Times New Roman" w:cs="Times New Roman"/>
          <w:bCs/>
          <w:color w:val="000000" w:themeColor="text1"/>
          <w:sz w:val="24"/>
          <w:szCs w:val="24"/>
        </w:rPr>
        <w:t xml:space="preserve"> such as the loss of a job or spreading the virus </w:t>
      </w:r>
      <w:proofErr w:type="spellStart"/>
      <w:r w:rsidR="00A50B0C">
        <w:rPr>
          <w:rFonts w:ascii="Times New Roman" w:eastAsia="Times New Roman" w:hAnsi="Times New Roman" w:cs="Times New Roman"/>
          <w:bCs/>
          <w:color w:val="000000" w:themeColor="text1"/>
          <w:sz w:val="24"/>
          <w:szCs w:val="24"/>
        </w:rPr>
        <w:t>unintenionally</w:t>
      </w:r>
      <w:proofErr w:type="spellEnd"/>
      <w:r w:rsidRPr="00A50B0C">
        <w:rPr>
          <w:rFonts w:ascii="Times New Roman" w:eastAsia="Times New Roman" w:hAnsi="Times New Roman" w:cs="Times New Roman"/>
          <w:bCs/>
          <w:color w:val="000000" w:themeColor="text1"/>
          <w:sz w:val="24"/>
          <w:szCs w:val="24"/>
        </w:rPr>
        <w:t>. There are many different ways of dealing with stress, however one way which is rapidly gaining in popularity is horticultural therapy which utilizes gardens and the outdoors to help relieve stress. Through a meta-analysis of published literature, we explore how horticultural therapy can affect the mental health of the population of the world. We characterize the studies useful to ours by taking into account the time spent in the garden and the effect the garden had on the mental health of the participant</w:t>
      </w:r>
      <w:r w:rsidR="00A50B0C">
        <w:rPr>
          <w:rFonts w:ascii="Times New Roman" w:eastAsia="Times New Roman" w:hAnsi="Times New Roman" w:cs="Times New Roman"/>
          <w:bCs/>
          <w:color w:val="000000" w:themeColor="text1"/>
          <w:sz w:val="24"/>
          <w:szCs w:val="24"/>
        </w:rPr>
        <w:t>s</w:t>
      </w:r>
      <w:r w:rsidRPr="00A50B0C">
        <w:rPr>
          <w:rFonts w:ascii="Times New Roman" w:eastAsia="Times New Roman" w:hAnsi="Times New Roman" w:cs="Times New Roman"/>
          <w:bCs/>
          <w:color w:val="000000" w:themeColor="text1"/>
          <w:sz w:val="24"/>
          <w:szCs w:val="24"/>
        </w:rPr>
        <w:t>.</w:t>
      </w:r>
      <w:r w:rsidR="00A50B0C" w:rsidRPr="00A50B0C">
        <w:rPr>
          <w:rFonts w:ascii="Times New Roman" w:eastAsia="Times New Roman" w:hAnsi="Times New Roman" w:cs="Times New Roman"/>
          <w:bCs/>
          <w:color w:val="000000" w:themeColor="text1"/>
          <w:sz w:val="24"/>
          <w:szCs w:val="24"/>
        </w:rPr>
        <w:t xml:space="preserve"> More research is needed in order to determine the</w:t>
      </w:r>
      <w:r w:rsidR="00A50B0C">
        <w:rPr>
          <w:rFonts w:ascii="Times New Roman" w:eastAsia="Times New Roman" w:hAnsi="Times New Roman" w:cs="Times New Roman"/>
          <w:bCs/>
          <w:color w:val="000000" w:themeColor="text1"/>
          <w:sz w:val="24"/>
          <w:szCs w:val="24"/>
        </w:rPr>
        <w:t xml:space="preserve"> specific </w:t>
      </w:r>
      <w:r w:rsidR="00A50B0C" w:rsidRPr="00A50B0C">
        <w:rPr>
          <w:rFonts w:ascii="Times New Roman" w:eastAsia="Times New Roman" w:hAnsi="Times New Roman" w:cs="Times New Roman"/>
          <w:bCs/>
          <w:color w:val="000000" w:themeColor="text1"/>
          <w:sz w:val="24"/>
          <w:szCs w:val="24"/>
        </w:rPr>
        <w:t>effects that horticultural therapy can have on the population.</w:t>
      </w:r>
    </w:p>
    <w:p w:rsidR="00EF2D9E" w:rsidRPr="00A50B0C" w:rsidRDefault="005154FC">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Introduction</w:t>
      </w:r>
    </w:p>
    <w:p w:rsidR="00EF2D9E" w:rsidRPr="00A50B0C" w:rsidRDefault="005154FC">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The world has been thrust into a state of uncertainty by SARS-CoV-2. The virus has affected everybody and every facet of our lives. Buying groceries, playing sports, meeting up with friends, going to school, and a whole array of different events have all t</w:t>
      </w:r>
      <w:r w:rsidRPr="00A50B0C">
        <w:rPr>
          <w:rFonts w:ascii="Times New Roman" w:eastAsia="Times New Roman" w:hAnsi="Times New Roman" w:cs="Times New Roman"/>
          <w:color w:val="000000" w:themeColor="text1"/>
          <w:sz w:val="24"/>
          <w:szCs w:val="24"/>
        </w:rPr>
        <w:t>urned into possible risks of contracting the virus and putting people around you in danger unintentionally. The virus has also made life harder for millions of people around the world by putting them in economic instability with the loss of a job or mental</w:t>
      </w:r>
      <w:r w:rsidRPr="00A50B0C">
        <w:rPr>
          <w:rFonts w:ascii="Times New Roman" w:eastAsia="Times New Roman" w:hAnsi="Times New Roman" w:cs="Times New Roman"/>
          <w:color w:val="000000" w:themeColor="text1"/>
          <w:sz w:val="24"/>
          <w:szCs w:val="24"/>
        </w:rPr>
        <w:t xml:space="preserve"> instability. According to Statista</w:t>
      </w:r>
      <w:r w:rsidR="00A50B0C">
        <w:rPr>
          <w:rFonts w:ascii="Times New Roman" w:eastAsia="Times New Roman" w:hAnsi="Times New Roman" w:cs="Times New Roman"/>
          <w:color w:val="000000" w:themeColor="text1"/>
          <w:sz w:val="24"/>
          <w:szCs w:val="24"/>
        </w:rPr>
        <w:t>,</w:t>
      </w:r>
      <w:r w:rsidRPr="00A50B0C">
        <w:rPr>
          <w:rFonts w:ascii="Times New Roman" w:eastAsia="Times New Roman" w:hAnsi="Times New Roman" w:cs="Times New Roman"/>
          <w:color w:val="000000" w:themeColor="text1"/>
          <w:sz w:val="24"/>
          <w:szCs w:val="24"/>
        </w:rPr>
        <w:t xml:space="preserve"> the unemployment rate of the United States i</w:t>
      </w:r>
      <w:r w:rsidR="00A50B0C">
        <w:rPr>
          <w:rFonts w:ascii="Times New Roman" w:eastAsia="Times New Roman" w:hAnsi="Times New Roman" w:cs="Times New Roman"/>
          <w:color w:val="000000" w:themeColor="text1"/>
          <w:sz w:val="24"/>
          <w:szCs w:val="24"/>
        </w:rPr>
        <w:t xml:space="preserve">n March was </w:t>
      </w:r>
      <w:r w:rsidRPr="00A50B0C">
        <w:rPr>
          <w:rFonts w:ascii="Times New Roman" w:eastAsia="Times New Roman" w:hAnsi="Times New Roman" w:cs="Times New Roman"/>
          <w:color w:val="000000" w:themeColor="text1"/>
          <w:sz w:val="24"/>
          <w:szCs w:val="24"/>
        </w:rPr>
        <w:t>4.4%</w:t>
      </w:r>
      <w:r w:rsidR="00A50B0C">
        <w:rPr>
          <w:rFonts w:ascii="Times New Roman" w:eastAsia="Times New Roman" w:hAnsi="Times New Roman" w:cs="Times New Roman"/>
          <w:color w:val="000000" w:themeColor="text1"/>
          <w:sz w:val="24"/>
          <w:szCs w:val="24"/>
        </w:rPr>
        <w:t xml:space="preserve"> which is miniscule compared to the 10.2% </w:t>
      </w:r>
      <w:r w:rsidR="00A50B0C">
        <w:rPr>
          <w:rFonts w:ascii="Times New Roman" w:eastAsia="Times New Roman" w:hAnsi="Times New Roman" w:cs="Times New Roman"/>
          <w:color w:val="000000" w:themeColor="text1"/>
          <w:sz w:val="24"/>
          <w:szCs w:val="24"/>
        </w:rPr>
        <w:lastRenderedPageBreak/>
        <w:t>unemployment rate in July</w:t>
      </w:r>
      <w:r w:rsidR="000E4E1F" w:rsidRPr="00A50B0C">
        <w:rPr>
          <w:rStyle w:val="FootnoteReference"/>
          <w:rFonts w:ascii="Times New Roman" w:eastAsia="Times New Roman" w:hAnsi="Times New Roman" w:cs="Times New Roman"/>
          <w:color w:val="000000" w:themeColor="text1"/>
          <w:sz w:val="24"/>
          <w:szCs w:val="24"/>
        </w:rPr>
        <w:footnoteReference w:id="1"/>
      </w:r>
      <w:r w:rsidR="000E4E1F" w:rsidRPr="00A50B0C">
        <w:rPr>
          <w:rFonts w:ascii="Times New Roman" w:eastAsia="Times New Roman" w:hAnsi="Times New Roman" w:cs="Times New Roman"/>
          <w:color w:val="000000" w:themeColor="text1"/>
          <w:sz w:val="24"/>
          <w:szCs w:val="24"/>
        </w:rPr>
        <w:t>.</w:t>
      </w:r>
      <w:r w:rsidRPr="00A50B0C">
        <w:rPr>
          <w:rFonts w:ascii="Times New Roman" w:eastAsia="Times New Roman" w:hAnsi="Times New Roman" w:cs="Times New Roman"/>
          <w:color w:val="000000" w:themeColor="text1"/>
          <w:sz w:val="24"/>
          <w:szCs w:val="24"/>
        </w:rPr>
        <w:t xml:space="preserve"> Additionally, the whole population had to be in solitude without any human contact other than family members for four months in const</w:t>
      </w:r>
      <w:r w:rsidRPr="00A50B0C">
        <w:rPr>
          <w:rFonts w:ascii="Times New Roman" w:eastAsia="Times New Roman" w:hAnsi="Times New Roman" w:cs="Times New Roman"/>
          <w:color w:val="000000" w:themeColor="text1"/>
          <w:sz w:val="24"/>
          <w:szCs w:val="24"/>
        </w:rPr>
        <w:t xml:space="preserve">ant anxiety and stress of when life will </w:t>
      </w:r>
      <w:r w:rsidR="00A50B0C">
        <w:rPr>
          <w:rFonts w:ascii="Times New Roman" w:eastAsia="Times New Roman" w:hAnsi="Times New Roman" w:cs="Times New Roman"/>
          <w:color w:val="000000" w:themeColor="text1"/>
          <w:sz w:val="24"/>
          <w:szCs w:val="24"/>
        </w:rPr>
        <w:t>return</w:t>
      </w:r>
      <w:r w:rsidRPr="00A50B0C">
        <w:rPr>
          <w:rFonts w:ascii="Times New Roman" w:eastAsia="Times New Roman" w:hAnsi="Times New Roman" w:cs="Times New Roman"/>
          <w:color w:val="000000" w:themeColor="text1"/>
          <w:sz w:val="24"/>
          <w:szCs w:val="24"/>
        </w:rPr>
        <w:t xml:space="preserve"> to normal. On top of being in solitude, people were scared and worried of the virus affecting someone they love. With all of these factors coming together at once, the mental health of many people suffered.</w:t>
      </w:r>
      <w:r w:rsidRPr="00A50B0C">
        <w:rPr>
          <w:rFonts w:ascii="Times New Roman" w:eastAsia="Times New Roman" w:hAnsi="Times New Roman" w:cs="Times New Roman"/>
          <w:color w:val="000000" w:themeColor="text1"/>
          <w:sz w:val="24"/>
          <w:szCs w:val="24"/>
        </w:rPr>
        <w:t xml:space="preserve"> The stress and anxiety quickly turned into depression which can potentially present life-long challenges</w:t>
      </w:r>
      <w:r w:rsidR="000E4E1F" w:rsidRPr="00A50B0C">
        <w:rPr>
          <w:rFonts w:ascii="Times New Roman" w:eastAsia="Times New Roman" w:hAnsi="Times New Roman" w:cs="Times New Roman"/>
          <w:color w:val="000000" w:themeColor="text1"/>
          <w:sz w:val="24"/>
          <w:szCs w:val="24"/>
        </w:rPr>
        <w:t>.</w:t>
      </w:r>
    </w:p>
    <w:p w:rsidR="00EF2D9E" w:rsidRPr="00A50B0C" w:rsidRDefault="005154FC" w:rsidP="003F78E5">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Stress is defined as mental, emotional, or physical tension brought about by internal or external pressures like anxiety or being overworked</w:t>
      </w:r>
      <w:r w:rsidR="000E4E1F" w:rsidRPr="00A50B0C">
        <w:rPr>
          <w:rStyle w:val="FootnoteReference"/>
          <w:rFonts w:ascii="Times New Roman" w:eastAsia="Times New Roman" w:hAnsi="Times New Roman" w:cs="Times New Roman"/>
          <w:color w:val="000000" w:themeColor="text1"/>
          <w:sz w:val="24"/>
          <w:szCs w:val="24"/>
        </w:rPr>
        <w:footnoteReference w:id="2"/>
      </w:r>
      <w:r w:rsidRPr="00A50B0C">
        <w:rPr>
          <w:rFonts w:ascii="Times New Roman" w:eastAsia="Times New Roman" w:hAnsi="Times New Roman" w:cs="Times New Roman"/>
          <w:color w:val="000000" w:themeColor="text1"/>
          <w:sz w:val="24"/>
          <w:szCs w:val="24"/>
        </w:rPr>
        <w:t xml:space="preserve">. During </w:t>
      </w:r>
      <w:r w:rsidRPr="00A50B0C">
        <w:rPr>
          <w:rFonts w:ascii="Times New Roman" w:eastAsia="Times New Roman" w:hAnsi="Times New Roman" w:cs="Times New Roman"/>
          <w:color w:val="000000" w:themeColor="text1"/>
          <w:sz w:val="24"/>
          <w:szCs w:val="24"/>
        </w:rPr>
        <w:t>stress, many biochemical changes occur which if exaggerated or prolonged can start to cause destructive changes that can lower the body’s immune system. Since the COVID-19 pandemic has been raging since March 2020, many people have been in a prolonged stat</w:t>
      </w:r>
      <w:r w:rsidRPr="00A50B0C">
        <w:rPr>
          <w:rFonts w:ascii="Times New Roman" w:eastAsia="Times New Roman" w:hAnsi="Times New Roman" w:cs="Times New Roman"/>
          <w:color w:val="000000" w:themeColor="text1"/>
          <w:sz w:val="24"/>
          <w:szCs w:val="24"/>
        </w:rPr>
        <w:t>e of stress which in turn can cause them to have depression. According to the National Institutes of Health (NIH), 6.7 percent of the adult, US population or 15 million people, have an episode of a major depressive disorder within a year and with the COVID</w:t>
      </w:r>
      <w:r w:rsidRPr="00A50B0C">
        <w:rPr>
          <w:rFonts w:ascii="Times New Roman" w:eastAsia="Times New Roman" w:hAnsi="Times New Roman" w:cs="Times New Roman"/>
          <w:color w:val="000000" w:themeColor="text1"/>
          <w:sz w:val="24"/>
          <w:szCs w:val="24"/>
        </w:rPr>
        <w:t>-19 pandemic, those numbers will only have increased</w:t>
      </w:r>
      <w:r w:rsidR="000E4E1F" w:rsidRPr="00A50B0C">
        <w:rPr>
          <w:rStyle w:val="FootnoteReference"/>
          <w:rFonts w:ascii="Times New Roman" w:eastAsia="Times New Roman" w:hAnsi="Times New Roman" w:cs="Times New Roman"/>
          <w:color w:val="000000" w:themeColor="text1"/>
          <w:sz w:val="24"/>
          <w:szCs w:val="24"/>
        </w:rPr>
        <w:footnoteReference w:id="3"/>
      </w:r>
      <w:r w:rsidRPr="00A50B0C">
        <w:rPr>
          <w:rFonts w:ascii="Times New Roman" w:eastAsia="Times New Roman" w:hAnsi="Times New Roman" w:cs="Times New Roman"/>
          <w:color w:val="000000" w:themeColor="text1"/>
          <w:sz w:val="24"/>
          <w:szCs w:val="24"/>
        </w:rPr>
        <w:t xml:space="preserve">. Depression has multiple symptoms such as loss of appetite, affecting sleep, loss of interest, and a change in </w:t>
      </w:r>
      <w:r w:rsidR="003F78E5" w:rsidRPr="00A50B0C">
        <w:rPr>
          <w:rFonts w:ascii="Times New Roman" w:eastAsia="Times New Roman" w:hAnsi="Times New Roman" w:cs="Times New Roman"/>
          <w:color w:val="000000" w:themeColor="text1"/>
          <w:sz w:val="24"/>
          <w:szCs w:val="24"/>
        </w:rPr>
        <w:t>behavior</w:t>
      </w:r>
      <w:r w:rsidRPr="00A50B0C">
        <w:rPr>
          <w:rFonts w:ascii="Times New Roman" w:eastAsia="Times New Roman" w:hAnsi="Times New Roman" w:cs="Times New Roman"/>
          <w:color w:val="000000" w:themeColor="text1"/>
          <w:sz w:val="24"/>
          <w:szCs w:val="24"/>
        </w:rPr>
        <w:t>. Depression is shown by a low mood, lack of pleasure in everyday activities, anxie</w:t>
      </w:r>
      <w:r w:rsidRPr="00A50B0C">
        <w:rPr>
          <w:rFonts w:ascii="Times New Roman" w:eastAsia="Times New Roman" w:hAnsi="Times New Roman" w:cs="Times New Roman"/>
          <w:color w:val="000000" w:themeColor="text1"/>
          <w:sz w:val="24"/>
          <w:szCs w:val="24"/>
        </w:rPr>
        <w:t>ty, social withdrawal, and, unfortunately, even suicidal ideation. Depression is the result from a neurochemical imbalance that has reduced quantities or reduced activity of the neurotransmitter serotonin and norepinephrine within the brain</w:t>
      </w:r>
      <w:r w:rsidR="000E4E1F" w:rsidRPr="00A50B0C">
        <w:rPr>
          <w:rStyle w:val="FootnoteReference"/>
          <w:rFonts w:ascii="Times New Roman" w:eastAsia="Times New Roman" w:hAnsi="Times New Roman" w:cs="Times New Roman"/>
          <w:color w:val="000000" w:themeColor="text1"/>
          <w:sz w:val="24"/>
          <w:szCs w:val="24"/>
        </w:rPr>
        <w:footnoteReference w:id="4"/>
      </w:r>
      <w:r w:rsidRPr="00A50B0C">
        <w:rPr>
          <w:rFonts w:ascii="Times New Roman" w:eastAsia="Times New Roman" w:hAnsi="Times New Roman" w:cs="Times New Roman"/>
          <w:color w:val="000000" w:themeColor="text1"/>
          <w:sz w:val="24"/>
          <w:szCs w:val="24"/>
        </w:rPr>
        <w:t>. Neurotransmitt</w:t>
      </w:r>
      <w:r w:rsidRPr="00A50B0C">
        <w:rPr>
          <w:rFonts w:ascii="Times New Roman" w:eastAsia="Times New Roman" w:hAnsi="Times New Roman" w:cs="Times New Roman"/>
          <w:color w:val="000000" w:themeColor="text1"/>
          <w:sz w:val="24"/>
          <w:szCs w:val="24"/>
        </w:rPr>
        <w:t xml:space="preserve">ers are chemical agents released by neurons to stimulate other neurons, allowing the electrical impulses to be sent throughout the </w:t>
      </w:r>
      <w:r w:rsidRPr="00A50B0C">
        <w:rPr>
          <w:rFonts w:ascii="Times New Roman" w:eastAsia="Times New Roman" w:hAnsi="Times New Roman" w:cs="Times New Roman"/>
          <w:color w:val="000000" w:themeColor="text1"/>
          <w:sz w:val="24"/>
          <w:szCs w:val="24"/>
        </w:rPr>
        <w:lastRenderedPageBreak/>
        <w:t>nervous system. Serotonin is in the brain and regulates mood, happiness, and anxiety s</w:t>
      </w:r>
      <w:r w:rsidR="003F78E5" w:rsidRPr="00A50B0C">
        <w:rPr>
          <w:rFonts w:ascii="Times New Roman" w:eastAsia="Times New Roman" w:hAnsi="Times New Roman" w:cs="Times New Roman"/>
          <w:color w:val="000000" w:themeColor="text1"/>
          <w:sz w:val="24"/>
          <w:szCs w:val="24"/>
        </w:rPr>
        <w:t>o a</w:t>
      </w:r>
      <w:r w:rsidRPr="00A50B0C">
        <w:rPr>
          <w:rFonts w:ascii="Times New Roman" w:eastAsia="Times New Roman" w:hAnsi="Times New Roman" w:cs="Times New Roman"/>
          <w:color w:val="000000" w:themeColor="text1"/>
          <w:sz w:val="24"/>
          <w:szCs w:val="24"/>
        </w:rPr>
        <w:t xml:space="preserve"> low level of serotonin transmitted t</w:t>
      </w:r>
      <w:r w:rsidRPr="00A50B0C">
        <w:rPr>
          <w:rFonts w:ascii="Times New Roman" w:eastAsia="Times New Roman" w:hAnsi="Times New Roman" w:cs="Times New Roman"/>
          <w:color w:val="000000" w:themeColor="text1"/>
          <w:sz w:val="24"/>
          <w:szCs w:val="24"/>
        </w:rPr>
        <w:t>hroughout the body can cause depression.</w:t>
      </w:r>
    </w:p>
    <w:p w:rsidR="00EF2D9E" w:rsidRPr="00A50B0C" w:rsidRDefault="005154FC">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Now, more than ever, there is a need to deal with mental health and lots of recent research has brought mental health issues to light. Mental health is becoming more prevalent throughout the science world as more pe</w:t>
      </w:r>
      <w:r w:rsidRPr="00A50B0C">
        <w:rPr>
          <w:rFonts w:ascii="Times New Roman" w:eastAsia="Times New Roman" w:hAnsi="Times New Roman" w:cs="Times New Roman"/>
          <w:color w:val="000000" w:themeColor="text1"/>
          <w:sz w:val="24"/>
          <w:szCs w:val="24"/>
        </w:rPr>
        <w:t>ople are affected by depression especially the younger population because of the increased levels of stress in our environment. For example social media, bullying, domestic violence, economic problems, or school are all possibilities that can increase stre</w:t>
      </w:r>
      <w:r w:rsidRPr="00A50B0C">
        <w:rPr>
          <w:rFonts w:ascii="Times New Roman" w:eastAsia="Times New Roman" w:hAnsi="Times New Roman" w:cs="Times New Roman"/>
          <w:color w:val="000000" w:themeColor="text1"/>
          <w:sz w:val="24"/>
          <w:szCs w:val="24"/>
        </w:rPr>
        <w:t>ss. As a result more and more ways of dealing with the</w:t>
      </w:r>
      <w:r w:rsidR="00A50B0C">
        <w:rPr>
          <w:rFonts w:ascii="Times New Roman" w:eastAsia="Times New Roman" w:hAnsi="Times New Roman" w:cs="Times New Roman"/>
          <w:color w:val="000000" w:themeColor="text1"/>
          <w:sz w:val="24"/>
          <w:szCs w:val="24"/>
        </w:rPr>
        <w:t>se</w:t>
      </w:r>
      <w:r w:rsidRPr="00A50B0C">
        <w:rPr>
          <w:rFonts w:ascii="Times New Roman" w:eastAsia="Times New Roman" w:hAnsi="Times New Roman" w:cs="Times New Roman"/>
          <w:color w:val="000000" w:themeColor="text1"/>
          <w:sz w:val="24"/>
          <w:szCs w:val="24"/>
        </w:rPr>
        <w:t xml:space="preserve"> stress factors</w:t>
      </w:r>
      <w:r w:rsidR="00A50B0C">
        <w:rPr>
          <w:rFonts w:ascii="Times New Roman" w:eastAsia="Times New Roman" w:hAnsi="Times New Roman" w:cs="Times New Roman"/>
          <w:color w:val="000000" w:themeColor="text1"/>
          <w:sz w:val="24"/>
          <w:szCs w:val="24"/>
        </w:rPr>
        <w:t xml:space="preserve"> </w:t>
      </w:r>
      <w:r w:rsidRPr="00A50B0C">
        <w:rPr>
          <w:rFonts w:ascii="Times New Roman" w:eastAsia="Times New Roman" w:hAnsi="Times New Roman" w:cs="Times New Roman"/>
          <w:color w:val="000000" w:themeColor="text1"/>
          <w:sz w:val="24"/>
          <w:szCs w:val="24"/>
        </w:rPr>
        <w:t>are more widespread. However even though there are multiple different ways to deal with stress, some of them are not practical for some people in certain situati</w:t>
      </w:r>
      <w:r w:rsidRPr="00A50B0C">
        <w:rPr>
          <w:rFonts w:ascii="Times New Roman" w:eastAsia="Times New Roman" w:hAnsi="Times New Roman" w:cs="Times New Roman"/>
          <w:color w:val="000000" w:themeColor="text1"/>
          <w:sz w:val="24"/>
          <w:szCs w:val="24"/>
        </w:rPr>
        <w:t>ons.</w:t>
      </w:r>
    </w:p>
    <w:p w:rsidR="00795E00" w:rsidRPr="00A50B0C" w:rsidRDefault="00795E00" w:rsidP="00795E00">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ab/>
        <w:t xml:space="preserve">One way of dealing with stress is horticultural therapy. </w:t>
      </w:r>
      <w:r w:rsidR="00B61AC9" w:rsidRPr="00A50B0C">
        <w:rPr>
          <w:rFonts w:ascii="Times New Roman" w:eastAsia="Times New Roman" w:hAnsi="Times New Roman" w:cs="Times New Roman"/>
          <w:color w:val="000000" w:themeColor="text1"/>
          <w:sz w:val="24"/>
          <w:szCs w:val="24"/>
        </w:rPr>
        <w:t xml:space="preserve">Horticultural therapy is rapidly gaining more popularity in the therapeutic world </w:t>
      </w:r>
      <w:r w:rsidR="00A50B0C">
        <w:rPr>
          <w:rFonts w:ascii="Times New Roman" w:eastAsia="Times New Roman" w:hAnsi="Times New Roman" w:cs="Times New Roman"/>
          <w:color w:val="000000" w:themeColor="text1"/>
          <w:sz w:val="24"/>
          <w:szCs w:val="24"/>
        </w:rPr>
        <w:t>because of its simplicity</w:t>
      </w:r>
      <w:r w:rsidR="00B61AC9" w:rsidRPr="00A50B0C">
        <w:rPr>
          <w:rStyle w:val="FootnoteReference"/>
          <w:rFonts w:ascii="Times New Roman" w:eastAsia="Times New Roman" w:hAnsi="Times New Roman" w:cs="Times New Roman"/>
          <w:color w:val="000000" w:themeColor="text1"/>
          <w:sz w:val="24"/>
          <w:szCs w:val="24"/>
        </w:rPr>
        <w:footnoteReference w:id="5"/>
      </w:r>
      <w:r w:rsidR="00B61AC9" w:rsidRPr="00A50B0C">
        <w:rPr>
          <w:rFonts w:ascii="Times New Roman" w:eastAsia="Times New Roman" w:hAnsi="Times New Roman" w:cs="Times New Roman"/>
          <w:color w:val="000000" w:themeColor="text1"/>
          <w:sz w:val="24"/>
          <w:szCs w:val="24"/>
        </w:rPr>
        <w:t xml:space="preserve">. </w:t>
      </w:r>
      <w:r w:rsidRPr="00A50B0C">
        <w:rPr>
          <w:rFonts w:ascii="Times New Roman" w:eastAsia="Times New Roman" w:hAnsi="Times New Roman" w:cs="Times New Roman"/>
          <w:color w:val="000000" w:themeColor="text1"/>
          <w:sz w:val="24"/>
          <w:szCs w:val="24"/>
        </w:rPr>
        <w:t>Horticultural therapy</w:t>
      </w:r>
      <w:r w:rsidR="00187A57" w:rsidRPr="00A50B0C">
        <w:rPr>
          <w:rFonts w:ascii="Times New Roman" w:eastAsia="Times New Roman" w:hAnsi="Times New Roman" w:cs="Times New Roman"/>
          <w:color w:val="000000" w:themeColor="text1"/>
          <w:sz w:val="24"/>
          <w:szCs w:val="24"/>
        </w:rPr>
        <w:t xml:space="preserve"> consists of a garden</w:t>
      </w:r>
      <w:r w:rsidR="00A50B0C">
        <w:rPr>
          <w:rFonts w:ascii="Times New Roman" w:eastAsia="Times New Roman" w:hAnsi="Times New Roman" w:cs="Times New Roman"/>
          <w:color w:val="000000" w:themeColor="text1"/>
          <w:sz w:val="24"/>
          <w:szCs w:val="24"/>
        </w:rPr>
        <w:t xml:space="preserve"> and potentially a trained therapist</w:t>
      </w:r>
      <w:r w:rsidR="00187A57" w:rsidRPr="00A50B0C">
        <w:rPr>
          <w:rFonts w:ascii="Times New Roman" w:eastAsia="Times New Roman" w:hAnsi="Times New Roman" w:cs="Times New Roman"/>
          <w:color w:val="000000" w:themeColor="text1"/>
          <w:sz w:val="24"/>
          <w:szCs w:val="24"/>
        </w:rPr>
        <w:t>. A therapeutic garden is a plant-dominated environment designed to facilitate interaction with the healing facets of nature. Interactions can passive, reading a book or watching the plants, or active, watering the plants or pulling weeds.  The therapeutic horticulture gardens can be specifically suited for elderly persons, like some elderly with dementia or other special need</w:t>
      </w:r>
      <w:r w:rsidR="00F94D2C">
        <w:rPr>
          <w:rFonts w:ascii="Times New Roman" w:eastAsia="Times New Roman" w:hAnsi="Times New Roman" w:cs="Times New Roman"/>
          <w:color w:val="000000" w:themeColor="text1"/>
          <w:sz w:val="24"/>
          <w:szCs w:val="24"/>
        </w:rPr>
        <w:t>s</w:t>
      </w:r>
      <w:r w:rsidR="00B61AC9" w:rsidRPr="00A50B0C">
        <w:rPr>
          <w:rStyle w:val="FootnoteReference"/>
          <w:rFonts w:ascii="Times New Roman" w:eastAsia="Times New Roman" w:hAnsi="Times New Roman" w:cs="Times New Roman"/>
          <w:color w:val="000000" w:themeColor="text1"/>
          <w:sz w:val="24"/>
          <w:szCs w:val="24"/>
        </w:rPr>
        <w:footnoteReference w:id="6"/>
      </w:r>
      <w:r w:rsidR="00F94D2C">
        <w:rPr>
          <w:rFonts w:ascii="Times New Roman" w:eastAsia="Times New Roman" w:hAnsi="Times New Roman" w:cs="Times New Roman"/>
          <w:color w:val="000000" w:themeColor="text1"/>
          <w:sz w:val="24"/>
          <w:szCs w:val="24"/>
        </w:rPr>
        <w:t>.</w:t>
      </w:r>
      <w:r w:rsidR="00187A57" w:rsidRPr="00A50B0C">
        <w:rPr>
          <w:rFonts w:ascii="Times New Roman" w:eastAsia="Times New Roman" w:hAnsi="Times New Roman" w:cs="Times New Roman"/>
          <w:color w:val="000000" w:themeColor="text1"/>
          <w:sz w:val="24"/>
          <w:szCs w:val="24"/>
        </w:rPr>
        <w:t xml:space="preserve"> The gardens however are not limited to any one group. The therapy promotes low intensity exercise and improves motor skills, stimulates memory, encourages positive social interactive, and promotes mindfulness. The plants in a therapeutic garden can be fruit bearing or solely flower plants. The fruit plants give a </w:t>
      </w:r>
      <w:r w:rsidR="00B61AC9" w:rsidRPr="00A50B0C">
        <w:rPr>
          <w:rFonts w:ascii="Times New Roman" w:eastAsia="Times New Roman" w:hAnsi="Times New Roman" w:cs="Times New Roman"/>
          <w:color w:val="000000" w:themeColor="text1"/>
          <w:sz w:val="24"/>
          <w:szCs w:val="24"/>
        </w:rPr>
        <w:t xml:space="preserve">rush of dopamine because when a fruit or smell is noticed, the brain is flushed with dopamine as a </w:t>
      </w:r>
      <w:r w:rsidR="00B61AC9" w:rsidRPr="00A50B0C">
        <w:rPr>
          <w:rFonts w:ascii="Times New Roman" w:eastAsia="Times New Roman" w:hAnsi="Times New Roman" w:cs="Times New Roman"/>
          <w:color w:val="000000" w:themeColor="text1"/>
          <w:sz w:val="24"/>
          <w:szCs w:val="24"/>
        </w:rPr>
        <w:lastRenderedPageBreak/>
        <w:t xml:space="preserve">reward for growing the fruit. </w:t>
      </w:r>
      <w:r w:rsidR="00B61AC9" w:rsidRPr="00A50B0C">
        <w:rPr>
          <w:rFonts w:ascii="Times New Roman" w:eastAsia="Times New Roman" w:hAnsi="Times New Roman" w:cs="Times New Roman"/>
          <w:color w:val="000000" w:themeColor="text1"/>
          <w:sz w:val="24"/>
          <w:szCs w:val="24"/>
        </w:rPr>
        <w:t xml:space="preserve">Dopamine will increase your mood and well-being throughout the day. </w:t>
      </w:r>
      <w:r w:rsidR="00187A57" w:rsidRPr="00A50B0C">
        <w:rPr>
          <w:rFonts w:ascii="Times New Roman" w:eastAsia="Times New Roman" w:hAnsi="Times New Roman" w:cs="Times New Roman"/>
          <w:color w:val="000000" w:themeColor="text1"/>
          <w:sz w:val="24"/>
          <w:szCs w:val="24"/>
        </w:rPr>
        <w:t>Additionally when taking part in tactile activities such as touching soil</w:t>
      </w:r>
      <w:r w:rsidR="00F94D2C">
        <w:rPr>
          <w:rFonts w:ascii="Times New Roman" w:eastAsia="Times New Roman" w:hAnsi="Times New Roman" w:cs="Times New Roman"/>
          <w:color w:val="000000" w:themeColor="text1"/>
          <w:sz w:val="24"/>
          <w:szCs w:val="24"/>
        </w:rPr>
        <w:t>,</w:t>
      </w:r>
      <w:r w:rsidR="00B61AC9" w:rsidRPr="00A50B0C">
        <w:rPr>
          <w:rFonts w:ascii="Times New Roman" w:eastAsia="Times New Roman" w:hAnsi="Times New Roman" w:cs="Times New Roman"/>
          <w:color w:val="000000" w:themeColor="text1"/>
          <w:sz w:val="24"/>
          <w:szCs w:val="24"/>
        </w:rPr>
        <w:t xml:space="preserve"> your serotonin levels will increase. A bacteria in the soil called Mycobacterium </w:t>
      </w:r>
      <w:proofErr w:type="spellStart"/>
      <w:r w:rsidR="00B61AC9" w:rsidRPr="00A50B0C">
        <w:rPr>
          <w:rFonts w:ascii="Times New Roman" w:eastAsia="Times New Roman" w:hAnsi="Times New Roman" w:cs="Times New Roman"/>
          <w:color w:val="000000" w:themeColor="text1"/>
          <w:sz w:val="24"/>
          <w:szCs w:val="24"/>
        </w:rPr>
        <w:t>vaccae</w:t>
      </w:r>
      <w:proofErr w:type="spellEnd"/>
      <w:r w:rsidR="00B61AC9" w:rsidRPr="00A50B0C">
        <w:rPr>
          <w:rFonts w:ascii="Times New Roman" w:eastAsia="Times New Roman" w:hAnsi="Times New Roman" w:cs="Times New Roman"/>
          <w:color w:val="000000" w:themeColor="text1"/>
          <w:sz w:val="24"/>
          <w:szCs w:val="24"/>
        </w:rPr>
        <w:t xml:space="preserve"> triggers the release of serotonin in our brain.</w:t>
      </w:r>
      <w:r w:rsidR="00B61AC9" w:rsidRPr="00A50B0C">
        <w:rPr>
          <w:rStyle w:val="FootnoteReference"/>
          <w:rFonts w:ascii="Times New Roman" w:eastAsia="Times New Roman" w:hAnsi="Times New Roman" w:cs="Times New Roman"/>
          <w:color w:val="000000" w:themeColor="text1"/>
          <w:sz w:val="24"/>
          <w:szCs w:val="24"/>
        </w:rPr>
        <w:footnoteReference w:id="7"/>
      </w:r>
      <w:r w:rsidR="00B61AC9" w:rsidRPr="00A50B0C">
        <w:rPr>
          <w:rFonts w:ascii="Times New Roman" w:eastAsia="Times New Roman" w:hAnsi="Times New Roman" w:cs="Times New Roman"/>
          <w:color w:val="000000" w:themeColor="text1"/>
          <w:sz w:val="24"/>
          <w:szCs w:val="24"/>
        </w:rPr>
        <w:t xml:space="preserve"> As mentioned earlier, the higher serotonin levels, the less that stress will affect </w:t>
      </w:r>
      <w:r w:rsidR="00F94D2C">
        <w:rPr>
          <w:rFonts w:ascii="Times New Roman" w:eastAsia="Times New Roman" w:hAnsi="Times New Roman" w:cs="Times New Roman"/>
          <w:color w:val="000000" w:themeColor="text1"/>
          <w:sz w:val="24"/>
          <w:szCs w:val="24"/>
        </w:rPr>
        <w:t xml:space="preserve">you </w:t>
      </w:r>
      <w:r w:rsidR="00B61AC9" w:rsidRPr="00A50B0C">
        <w:rPr>
          <w:rFonts w:ascii="Times New Roman" w:eastAsia="Times New Roman" w:hAnsi="Times New Roman" w:cs="Times New Roman"/>
          <w:color w:val="000000" w:themeColor="text1"/>
          <w:sz w:val="24"/>
          <w:szCs w:val="24"/>
        </w:rPr>
        <w:t>mental</w:t>
      </w:r>
      <w:r w:rsidR="00F94D2C">
        <w:rPr>
          <w:rFonts w:ascii="Times New Roman" w:eastAsia="Times New Roman" w:hAnsi="Times New Roman" w:cs="Times New Roman"/>
          <w:color w:val="000000" w:themeColor="text1"/>
          <w:sz w:val="24"/>
          <w:szCs w:val="24"/>
        </w:rPr>
        <w:t>ly</w:t>
      </w:r>
      <w:r w:rsidR="00B61AC9" w:rsidRPr="00A50B0C">
        <w:rPr>
          <w:rFonts w:ascii="Times New Roman" w:eastAsia="Times New Roman" w:hAnsi="Times New Roman" w:cs="Times New Roman"/>
          <w:color w:val="000000" w:themeColor="text1"/>
          <w:sz w:val="24"/>
          <w:szCs w:val="24"/>
        </w:rPr>
        <w:t>.</w:t>
      </w:r>
    </w:p>
    <w:p w:rsidR="00EF2D9E" w:rsidRPr="00A50B0C" w:rsidRDefault="005154FC" w:rsidP="00B61AC9">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 xml:space="preserve">For this reason I believe that one way of coping with stress could be through gardening and spending time outside. </w:t>
      </w:r>
      <w:r w:rsidRPr="00A50B0C">
        <w:rPr>
          <w:rFonts w:ascii="Times New Roman" w:eastAsia="Times New Roman" w:hAnsi="Times New Roman" w:cs="Times New Roman"/>
          <w:color w:val="000000" w:themeColor="text1"/>
          <w:sz w:val="24"/>
          <w:szCs w:val="24"/>
        </w:rPr>
        <w:t>How can vegetable or flower gardening affect the mental state(positively or negatively) of someone if they are suffering from depression</w:t>
      </w:r>
      <w:r w:rsidRPr="00A50B0C">
        <w:rPr>
          <w:rFonts w:ascii="Times New Roman" w:eastAsia="Times New Roman" w:hAnsi="Times New Roman" w:cs="Times New Roman"/>
          <w:color w:val="000000" w:themeColor="text1"/>
          <w:sz w:val="24"/>
          <w:szCs w:val="24"/>
        </w:rPr>
        <w:t xml:space="preserve"> or another form of mental health problems like PTSD</w:t>
      </w:r>
      <w:r w:rsidRPr="00A50B0C">
        <w:rPr>
          <w:rFonts w:ascii="Times New Roman" w:eastAsia="Times New Roman" w:hAnsi="Times New Roman" w:cs="Times New Roman"/>
          <w:color w:val="000000" w:themeColor="text1"/>
          <w:sz w:val="24"/>
          <w:szCs w:val="24"/>
        </w:rPr>
        <w:t xml:space="preserve">? </w:t>
      </w:r>
      <w:r w:rsidRPr="00A50B0C">
        <w:rPr>
          <w:rFonts w:ascii="Times New Roman" w:eastAsia="Times New Roman" w:hAnsi="Times New Roman" w:cs="Times New Roman"/>
          <w:color w:val="000000" w:themeColor="text1"/>
          <w:sz w:val="24"/>
          <w:szCs w:val="24"/>
        </w:rPr>
        <w:t>I believe that horticulture will have lasting positive effects on anyone suffering from mental health issues.</w:t>
      </w:r>
    </w:p>
    <w:p w:rsidR="00EF2D9E" w:rsidRPr="00A50B0C" w:rsidRDefault="00EF2D9E">
      <w:pPr>
        <w:shd w:val="clear" w:color="auto" w:fill="FFFFFF"/>
        <w:spacing w:after="240" w:line="480" w:lineRule="auto"/>
        <w:rPr>
          <w:rFonts w:ascii="Times New Roman" w:eastAsia="Times New Roman" w:hAnsi="Times New Roman" w:cs="Times New Roman"/>
          <w:b/>
          <w:color w:val="000000" w:themeColor="text1"/>
          <w:sz w:val="24"/>
          <w:szCs w:val="24"/>
        </w:rPr>
      </w:pPr>
    </w:p>
    <w:p w:rsidR="00EF2D9E" w:rsidRPr="00A50B0C" w:rsidRDefault="005154FC">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b/>
          <w:color w:val="000000" w:themeColor="text1"/>
          <w:sz w:val="24"/>
          <w:szCs w:val="24"/>
        </w:rPr>
        <w:t>Methods</w:t>
      </w:r>
    </w:p>
    <w:p w:rsidR="00EF2D9E" w:rsidRPr="00A50B0C" w:rsidRDefault="005154FC">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 xml:space="preserve">The study originated from a need to learn </w:t>
      </w:r>
      <w:r w:rsidRPr="00A50B0C">
        <w:rPr>
          <w:rFonts w:ascii="Times New Roman" w:eastAsia="Times New Roman" w:hAnsi="Times New Roman" w:cs="Times New Roman"/>
          <w:color w:val="000000" w:themeColor="text1"/>
          <w:sz w:val="24"/>
          <w:szCs w:val="24"/>
        </w:rPr>
        <w:t>how to cope with the stress of the modern world throughout the COVID-19 Pandemic, economic struggles, school, and multiple other factors that could increase the stress of someone that could eventually lead to depression. In order to fully understand how pl</w:t>
      </w:r>
      <w:r w:rsidRPr="00A50B0C">
        <w:rPr>
          <w:rFonts w:ascii="Times New Roman" w:eastAsia="Times New Roman" w:hAnsi="Times New Roman" w:cs="Times New Roman"/>
          <w:color w:val="000000" w:themeColor="text1"/>
          <w:sz w:val="24"/>
          <w:szCs w:val="24"/>
        </w:rPr>
        <w:t>ants are able to help destress, multiple questions surrounding the topic had to be asked. In order to find research papers that were similar to this study, I used multiple different credible databases to garner the data such as Gale Virtual Reference Libra</w:t>
      </w:r>
      <w:r w:rsidRPr="00A50B0C">
        <w:rPr>
          <w:rFonts w:ascii="Times New Roman" w:eastAsia="Times New Roman" w:hAnsi="Times New Roman" w:cs="Times New Roman"/>
          <w:color w:val="000000" w:themeColor="text1"/>
          <w:sz w:val="24"/>
          <w:szCs w:val="24"/>
        </w:rPr>
        <w:t xml:space="preserve">ries, the National Center for Biotechnology Information (NCBI), the Brown University Library, and Google Scholar. The keywords used to find articles which resembled the topic were “Gardening reduces </w:t>
      </w:r>
      <w:r w:rsidRPr="00A50B0C">
        <w:rPr>
          <w:rFonts w:ascii="Times New Roman" w:eastAsia="Times New Roman" w:hAnsi="Times New Roman" w:cs="Times New Roman"/>
          <w:color w:val="000000" w:themeColor="text1"/>
          <w:sz w:val="24"/>
          <w:szCs w:val="24"/>
        </w:rPr>
        <w:lastRenderedPageBreak/>
        <w:t>stress,” “Horticultural Therapy,” “Horticulture,” and “Ga</w:t>
      </w:r>
      <w:r w:rsidRPr="00A50B0C">
        <w:rPr>
          <w:rFonts w:ascii="Times New Roman" w:eastAsia="Times New Roman" w:hAnsi="Times New Roman" w:cs="Times New Roman"/>
          <w:color w:val="000000" w:themeColor="text1"/>
          <w:sz w:val="24"/>
          <w:szCs w:val="24"/>
        </w:rPr>
        <w:t xml:space="preserve">rdening’s effect on depression.” After gathering multiple articles, I used a series of inclusion/exclusion criteria to find the articles that would be used in the meta-analysis. </w:t>
      </w:r>
      <w:r w:rsidRPr="00A50B0C">
        <w:rPr>
          <w:rFonts w:ascii="Times New Roman" w:eastAsia="Times New Roman" w:hAnsi="Times New Roman" w:cs="Times New Roman"/>
          <w:color w:val="000000" w:themeColor="text1"/>
          <w:sz w:val="24"/>
          <w:szCs w:val="24"/>
        </w:rPr>
        <w:t>The first criteria was in regards to the amount of time spent in a garden that</w:t>
      </w:r>
      <w:r w:rsidRPr="00A50B0C">
        <w:rPr>
          <w:rFonts w:ascii="Times New Roman" w:eastAsia="Times New Roman" w:hAnsi="Times New Roman" w:cs="Times New Roman"/>
          <w:color w:val="000000" w:themeColor="text1"/>
          <w:sz w:val="24"/>
          <w:szCs w:val="24"/>
        </w:rPr>
        <w:t xml:space="preserve"> would elicit a noticeable difference in the serotonin and cortisol levels in the person who is in the study. The study had to specify if the participants had some type of mental health issue during the study. The study will also have to have recorded the </w:t>
      </w:r>
      <w:r w:rsidRPr="00A50B0C">
        <w:rPr>
          <w:rFonts w:ascii="Times New Roman" w:eastAsia="Times New Roman" w:hAnsi="Times New Roman" w:cs="Times New Roman"/>
          <w:color w:val="000000" w:themeColor="text1"/>
          <w:sz w:val="24"/>
          <w:szCs w:val="24"/>
        </w:rPr>
        <w:t>stress levels of the subjects either by measuring their serotonin and cortisol levels or by asking the subjects how they felt. Then all the quantitative and, mostly, qualitative data was compared to see the effects that gardening had on the mental health o</w:t>
      </w:r>
      <w:r w:rsidRPr="00A50B0C">
        <w:rPr>
          <w:rFonts w:ascii="Times New Roman" w:eastAsia="Times New Roman" w:hAnsi="Times New Roman" w:cs="Times New Roman"/>
          <w:color w:val="000000" w:themeColor="text1"/>
          <w:sz w:val="24"/>
          <w:szCs w:val="24"/>
        </w:rPr>
        <w:t>f the different people.</w:t>
      </w:r>
    </w:p>
    <w:p w:rsidR="00B61AC9" w:rsidRPr="00A50B0C" w:rsidRDefault="00B61AC9">
      <w:pPr>
        <w:shd w:val="clear" w:color="auto" w:fill="FFFFFF"/>
        <w:spacing w:after="240" w:line="480" w:lineRule="auto"/>
        <w:rPr>
          <w:rFonts w:ascii="Times New Roman" w:eastAsia="Times New Roman" w:hAnsi="Times New Roman" w:cs="Times New Roman"/>
          <w:color w:val="000000" w:themeColor="text1"/>
          <w:sz w:val="24"/>
          <w:szCs w:val="24"/>
        </w:rPr>
      </w:pPr>
    </w:p>
    <w:p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rsidR="00EF2D9E" w:rsidRPr="00A50B0C" w:rsidRDefault="005154FC">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Results</w:t>
      </w:r>
    </w:p>
    <w:p w:rsidR="00EF2D9E" w:rsidRPr="00A50B0C" w:rsidRDefault="005154FC">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Table 1</w:t>
      </w:r>
    </w:p>
    <w:tbl>
      <w:tblPr>
        <w:tblStyle w:val="a"/>
        <w:tblW w:w="9453" w:type="dxa"/>
        <w:tblBorders>
          <w:top w:val="nil"/>
          <w:left w:val="nil"/>
          <w:bottom w:val="nil"/>
          <w:right w:val="nil"/>
          <w:insideH w:val="nil"/>
          <w:insideV w:val="nil"/>
        </w:tblBorders>
        <w:tblLayout w:type="fixed"/>
        <w:tblLook w:val="0600" w:firstRow="0" w:lastRow="0" w:firstColumn="0" w:lastColumn="0" w:noHBand="1" w:noVBand="1"/>
      </w:tblPr>
      <w:tblGrid>
        <w:gridCol w:w="1093"/>
        <w:gridCol w:w="1093"/>
        <w:gridCol w:w="1093"/>
        <w:gridCol w:w="1093"/>
        <w:gridCol w:w="1093"/>
        <w:gridCol w:w="812"/>
        <w:gridCol w:w="1093"/>
        <w:gridCol w:w="1093"/>
        <w:gridCol w:w="990"/>
      </w:tblGrid>
      <w:tr w:rsidR="00A50B0C" w:rsidRPr="00A50B0C" w:rsidTr="000B2BE4">
        <w:trPr>
          <w:trHeight w:val="525"/>
        </w:trPr>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Citation</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Method</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Sample Size</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Procedure</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Results</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Mean</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Standard Deviation</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Test Statistic</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P-value</w:t>
            </w:r>
          </w:p>
        </w:tc>
      </w:tr>
      <w:tr w:rsidR="00A50B0C" w:rsidRPr="00A50B0C" w:rsidTr="000B2BE4">
        <w:trPr>
          <w:trHeight w:val="525"/>
        </w:trPr>
        <w:tc>
          <w:tcPr>
            <w:tcW w:w="1093"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rsidR="00EF2D9E" w:rsidRPr="00A50B0C" w:rsidRDefault="005974E5">
            <w:pPr>
              <w:widowControl w:val="0"/>
              <w:rPr>
                <w:color w:val="000000" w:themeColor="text1"/>
                <w:sz w:val="16"/>
                <w:szCs w:val="16"/>
                <w:u w:val="single"/>
              </w:rPr>
            </w:pPr>
            <w:r w:rsidRPr="00A50B0C">
              <w:rPr>
                <w:color w:val="000000" w:themeColor="text1"/>
                <w:sz w:val="16"/>
                <w:szCs w:val="16"/>
                <w:u w:val="single"/>
              </w:rPr>
              <w:t>Lehmann et al., 2018</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0B2BE4">
            <w:pPr>
              <w:widowControl w:val="0"/>
              <w:rPr>
                <w:color w:val="000000" w:themeColor="text1"/>
                <w:sz w:val="20"/>
                <w:szCs w:val="20"/>
              </w:rPr>
            </w:pPr>
            <w:r w:rsidRPr="00A50B0C">
              <w:rPr>
                <w:color w:val="000000" w:themeColor="text1"/>
                <w:sz w:val="20"/>
                <w:szCs w:val="20"/>
              </w:rPr>
              <w:t>Questionnaire</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17 - 22</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Box-Gardening</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Through discussion</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N/A</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N/A</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N/A</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N/A</w:t>
            </w:r>
          </w:p>
        </w:tc>
      </w:tr>
      <w:tr w:rsidR="00A50B0C" w:rsidRPr="00A50B0C" w:rsidTr="000B2BE4">
        <w:trPr>
          <w:trHeight w:val="975"/>
        </w:trPr>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795E00">
            <w:pPr>
              <w:widowControl w:val="0"/>
              <w:rPr>
                <w:color w:val="000000" w:themeColor="text1"/>
                <w:sz w:val="16"/>
                <w:szCs w:val="16"/>
              </w:rPr>
            </w:pPr>
            <w:r w:rsidRPr="00A50B0C">
              <w:rPr>
                <w:rStyle w:val="FootnoteReference"/>
                <w:color w:val="000000" w:themeColor="text1"/>
                <w:sz w:val="16"/>
                <w:szCs w:val="16"/>
              </w:rPr>
              <w:lastRenderedPageBreak/>
              <w:footnoteReference w:id="8"/>
            </w:r>
            <w:r w:rsidRPr="00A50B0C">
              <w:rPr>
                <w:color w:val="000000" w:themeColor="text1"/>
                <w:sz w:val="16"/>
                <w:szCs w:val="16"/>
              </w:rPr>
              <w:t>Stowell et al., 2018</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Paired T-test and survey</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jc w:val="right"/>
              <w:rPr>
                <w:color w:val="000000" w:themeColor="text1"/>
                <w:sz w:val="20"/>
                <w:szCs w:val="20"/>
              </w:rPr>
            </w:pPr>
            <w:r w:rsidRPr="00A50B0C">
              <w:rPr>
                <w:color w:val="000000" w:themeColor="text1"/>
                <w:sz w:val="20"/>
                <w:szCs w:val="20"/>
              </w:rPr>
              <w:t>8</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Horticulture</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Paired T-test Stress</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 </w:t>
            </w:r>
            <w:r w:rsidRPr="00A50B0C">
              <w:rPr>
                <w:color w:val="000000" w:themeColor="text1"/>
                <w:sz w:val="20"/>
                <w:szCs w:val="20"/>
              </w:rPr>
              <w:t>6.25</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jc w:val="right"/>
              <w:rPr>
                <w:color w:val="000000" w:themeColor="text1"/>
                <w:sz w:val="20"/>
                <w:szCs w:val="20"/>
              </w:rPr>
            </w:pPr>
            <w:r w:rsidRPr="00A50B0C">
              <w:rPr>
                <w:color w:val="000000" w:themeColor="text1"/>
                <w:sz w:val="20"/>
                <w:szCs w:val="20"/>
              </w:rPr>
              <w:t>5.23</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t(7) = 3.38</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jc w:val="right"/>
              <w:rPr>
                <w:color w:val="000000" w:themeColor="text1"/>
                <w:sz w:val="20"/>
                <w:szCs w:val="20"/>
              </w:rPr>
            </w:pPr>
            <w:r w:rsidRPr="00A50B0C">
              <w:rPr>
                <w:color w:val="000000" w:themeColor="text1"/>
                <w:sz w:val="20"/>
                <w:szCs w:val="20"/>
              </w:rPr>
              <w:t>0.01</w:t>
            </w:r>
          </w:p>
        </w:tc>
      </w:tr>
      <w:tr w:rsidR="00A50B0C" w:rsidRPr="00A50B0C" w:rsidTr="000B2BE4">
        <w:trPr>
          <w:trHeight w:val="525"/>
        </w:trPr>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EF2D9E">
            <w:pPr>
              <w:widowControl w:val="0"/>
              <w:rPr>
                <w:color w:val="000000" w:themeColor="text1"/>
                <w:sz w:val="16"/>
                <w:szCs w:val="16"/>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EF2D9E">
            <w:pPr>
              <w:widowControl w:val="0"/>
              <w:rPr>
                <w:color w:val="000000" w:themeColor="text1"/>
                <w:sz w:val="20"/>
                <w:szCs w:val="20"/>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EF2D9E">
            <w:pPr>
              <w:widowControl w:val="0"/>
              <w:rPr>
                <w:color w:val="000000" w:themeColor="text1"/>
                <w:sz w:val="20"/>
                <w:szCs w:val="20"/>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EF2D9E">
            <w:pPr>
              <w:widowControl w:val="0"/>
              <w:rPr>
                <w:color w:val="000000" w:themeColor="text1"/>
                <w:sz w:val="20"/>
                <w:szCs w:val="20"/>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Depression Severity</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jc w:val="right"/>
              <w:rPr>
                <w:color w:val="000000" w:themeColor="text1"/>
                <w:sz w:val="20"/>
                <w:szCs w:val="20"/>
              </w:rPr>
            </w:pPr>
            <w:r w:rsidRPr="00A50B0C">
              <w:rPr>
                <w:color w:val="000000" w:themeColor="text1"/>
                <w:sz w:val="20"/>
                <w:szCs w:val="20"/>
              </w:rPr>
              <w:t>5</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jc w:val="right"/>
              <w:rPr>
                <w:color w:val="000000" w:themeColor="text1"/>
                <w:sz w:val="20"/>
                <w:szCs w:val="20"/>
              </w:rPr>
            </w:pPr>
            <w:r w:rsidRPr="00A50B0C">
              <w:rPr>
                <w:color w:val="000000" w:themeColor="text1"/>
                <w:sz w:val="20"/>
                <w:szCs w:val="20"/>
              </w:rPr>
              <w:t>2.56</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t(7) = 5.52</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jc w:val="right"/>
              <w:rPr>
                <w:color w:val="000000" w:themeColor="text1"/>
                <w:sz w:val="20"/>
                <w:szCs w:val="20"/>
              </w:rPr>
            </w:pPr>
            <w:r w:rsidRPr="00A50B0C">
              <w:rPr>
                <w:color w:val="000000" w:themeColor="text1"/>
                <w:sz w:val="20"/>
                <w:szCs w:val="20"/>
              </w:rPr>
              <w:t>0.001</w:t>
            </w:r>
          </w:p>
        </w:tc>
      </w:tr>
      <w:tr w:rsidR="00A50B0C" w:rsidRPr="00A50B0C" w:rsidTr="000B2BE4">
        <w:trPr>
          <w:trHeight w:val="3450"/>
        </w:trPr>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5974E5" w:rsidRPr="00A50B0C" w:rsidRDefault="005974E5">
            <w:pPr>
              <w:widowControl w:val="0"/>
              <w:rPr>
                <w:color w:val="000000" w:themeColor="text1"/>
                <w:sz w:val="16"/>
                <w:szCs w:val="16"/>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Discussions with Subjects</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Not Specified</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Horticultural Therapy</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Throug</w:t>
            </w:r>
            <w:r w:rsidRPr="00A50B0C">
              <w:rPr>
                <w:color w:val="000000" w:themeColor="text1"/>
                <w:sz w:val="20"/>
                <w:szCs w:val="20"/>
              </w:rPr>
              <w:t>h discussions</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N/A</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N/A</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N/A</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rsidR="00EF2D9E" w:rsidRPr="00A50B0C" w:rsidRDefault="005154FC">
            <w:pPr>
              <w:widowControl w:val="0"/>
              <w:rPr>
                <w:color w:val="000000" w:themeColor="text1"/>
                <w:sz w:val="20"/>
                <w:szCs w:val="20"/>
              </w:rPr>
            </w:pPr>
            <w:r w:rsidRPr="00A50B0C">
              <w:rPr>
                <w:color w:val="000000" w:themeColor="text1"/>
                <w:sz w:val="20"/>
                <w:szCs w:val="20"/>
              </w:rPr>
              <w:t>N/A</w:t>
            </w:r>
          </w:p>
        </w:tc>
      </w:tr>
    </w:tbl>
    <w:p w:rsidR="00EF2D9E" w:rsidRPr="00A50B0C" w:rsidRDefault="00EF2D9E">
      <w:pPr>
        <w:shd w:val="clear" w:color="auto" w:fill="FFFFFF"/>
        <w:spacing w:after="240" w:line="480" w:lineRule="auto"/>
        <w:rPr>
          <w:rFonts w:ascii="Times New Roman" w:eastAsia="Times New Roman" w:hAnsi="Times New Roman" w:cs="Times New Roman"/>
          <w:b/>
          <w:color w:val="000000" w:themeColor="text1"/>
          <w:sz w:val="24"/>
          <w:szCs w:val="24"/>
        </w:rPr>
      </w:pPr>
    </w:p>
    <w:p w:rsidR="00EF2D9E" w:rsidRPr="00A50B0C" w:rsidRDefault="005154FC">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One study focused on the mental health issues of the veterans in the United States Army as military service can be very stressful and many veterans are left with PTSD or unemployment which can both lead to mental health issues</w:t>
      </w:r>
      <w:r w:rsidR="000E4E1F" w:rsidRPr="00A50B0C">
        <w:rPr>
          <w:rStyle w:val="FootnoteReference"/>
          <w:rFonts w:ascii="Times New Roman" w:eastAsia="Times New Roman" w:hAnsi="Times New Roman" w:cs="Times New Roman"/>
          <w:color w:val="000000" w:themeColor="text1"/>
          <w:sz w:val="24"/>
          <w:szCs w:val="24"/>
        </w:rPr>
        <w:footnoteReference w:id="9"/>
      </w:r>
      <w:r w:rsidRPr="00A50B0C">
        <w:rPr>
          <w:rFonts w:ascii="Times New Roman" w:eastAsia="Times New Roman" w:hAnsi="Times New Roman" w:cs="Times New Roman"/>
          <w:color w:val="000000" w:themeColor="text1"/>
          <w:sz w:val="24"/>
          <w:szCs w:val="24"/>
        </w:rPr>
        <w:t>. The study showed that the ni</w:t>
      </w:r>
      <w:r w:rsidRPr="00A50B0C">
        <w:rPr>
          <w:rFonts w:ascii="Times New Roman" w:eastAsia="Times New Roman" w:hAnsi="Times New Roman" w:cs="Times New Roman"/>
          <w:color w:val="000000" w:themeColor="text1"/>
          <w:sz w:val="24"/>
          <w:szCs w:val="24"/>
        </w:rPr>
        <w:t>ne veterans with mental health issues felt a difference after spending 10 minutes to 2 hours daily for 5 weeks gardening. The veterans who reported significantly lower depression. Also as a way to quantify the veterans’ decrease in stress, the study report</w:t>
      </w:r>
      <w:r w:rsidRPr="00A50B0C">
        <w:rPr>
          <w:rFonts w:ascii="Times New Roman" w:eastAsia="Times New Roman" w:hAnsi="Times New Roman" w:cs="Times New Roman"/>
          <w:color w:val="000000" w:themeColor="text1"/>
          <w:sz w:val="24"/>
          <w:szCs w:val="24"/>
        </w:rPr>
        <w:t>ed the veterans’ cortisol content in their salivary glands which decreased. The veterans also reported a high self-esteem, increased physical activity, and an increase in social engagement. This study recorded that as little as 30 minutes a day gardening w</w:t>
      </w:r>
      <w:r w:rsidRPr="00A50B0C">
        <w:rPr>
          <w:rFonts w:ascii="Times New Roman" w:eastAsia="Times New Roman" w:hAnsi="Times New Roman" w:cs="Times New Roman"/>
          <w:color w:val="000000" w:themeColor="text1"/>
          <w:sz w:val="24"/>
          <w:szCs w:val="24"/>
        </w:rPr>
        <w:t xml:space="preserve">ill result in reduced stress and an improved mood. See Table 1 for the statistical values. </w:t>
      </w:r>
    </w:p>
    <w:p w:rsidR="00EF2D9E" w:rsidRPr="00A50B0C" w:rsidRDefault="005154FC">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lastRenderedPageBreak/>
        <w:t>Another study relating to veterans observed veterans with substance abuse problems and these veterans were enrolled in the 28-day Substance Abuse Rehabilitation Tre</w:t>
      </w:r>
      <w:r w:rsidRPr="00A50B0C">
        <w:rPr>
          <w:rFonts w:ascii="Times New Roman" w:eastAsia="Times New Roman" w:hAnsi="Times New Roman" w:cs="Times New Roman"/>
          <w:color w:val="000000" w:themeColor="text1"/>
          <w:sz w:val="24"/>
          <w:szCs w:val="24"/>
        </w:rPr>
        <w:t>atment Program (SARRTP) used self-initiate box gardening as a way to reduce stress and deal with the substance abuse</w:t>
      </w:r>
      <w:r w:rsidR="00795E00" w:rsidRPr="00A50B0C">
        <w:rPr>
          <w:rStyle w:val="FootnoteReference"/>
          <w:rFonts w:ascii="Times New Roman" w:eastAsia="Times New Roman" w:hAnsi="Times New Roman" w:cs="Times New Roman"/>
          <w:color w:val="000000" w:themeColor="text1"/>
          <w:sz w:val="24"/>
          <w:szCs w:val="24"/>
        </w:rPr>
        <w:footnoteReference w:id="10"/>
      </w:r>
      <w:r w:rsidRPr="00A50B0C">
        <w:rPr>
          <w:rFonts w:ascii="Times New Roman" w:eastAsia="Times New Roman" w:hAnsi="Times New Roman" w:cs="Times New Roman"/>
          <w:color w:val="000000" w:themeColor="text1"/>
          <w:sz w:val="24"/>
          <w:szCs w:val="24"/>
        </w:rPr>
        <w:t>. In this particular study, the veterans were brought back after 2 years, from 2014 to 2016, because the pilot program for the horticultural</w:t>
      </w:r>
      <w:r w:rsidRPr="00A50B0C">
        <w:rPr>
          <w:rFonts w:ascii="Times New Roman" w:eastAsia="Times New Roman" w:hAnsi="Times New Roman" w:cs="Times New Roman"/>
          <w:color w:val="000000" w:themeColor="text1"/>
          <w:sz w:val="24"/>
          <w:szCs w:val="24"/>
        </w:rPr>
        <w:t xml:space="preserve"> therapy ended in 2014, but the veterans informally continued the box gardening activities. The study recorded passive activities which include reading and looking at the plants in the garden. The study also recorded active activities such as pulling weeds</w:t>
      </w:r>
      <w:r w:rsidRPr="00A50B0C">
        <w:rPr>
          <w:rFonts w:ascii="Times New Roman" w:eastAsia="Times New Roman" w:hAnsi="Times New Roman" w:cs="Times New Roman"/>
          <w:color w:val="000000" w:themeColor="text1"/>
          <w:sz w:val="24"/>
          <w:szCs w:val="24"/>
        </w:rPr>
        <w:t xml:space="preserve"> or watering the plants in the garden. The veterans had greater engagement, confidence, and developed skills in managing their own physical and mental health. The veterans also reported being “calm,” “serene,” and “refreshed” while in the garden because it</w:t>
      </w:r>
      <w:r w:rsidRPr="00A50B0C">
        <w:rPr>
          <w:rFonts w:ascii="Times New Roman" w:eastAsia="Times New Roman" w:hAnsi="Times New Roman" w:cs="Times New Roman"/>
          <w:color w:val="000000" w:themeColor="text1"/>
          <w:sz w:val="24"/>
          <w:szCs w:val="24"/>
        </w:rPr>
        <w:t xml:space="preserve"> was their “safe haven.”. The veterans were able to gain so much knowledge about horticulture and felt the beneficial effects of horticulture that they shared horticultural therapy, box-gardening, to other veterans suffering from mental health issues as we</w:t>
      </w:r>
      <w:r w:rsidRPr="00A50B0C">
        <w:rPr>
          <w:rFonts w:ascii="Times New Roman" w:eastAsia="Times New Roman" w:hAnsi="Times New Roman" w:cs="Times New Roman"/>
          <w:color w:val="000000" w:themeColor="text1"/>
          <w:sz w:val="24"/>
          <w:szCs w:val="24"/>
        </w:rPr>
        <w:t>ll.</w:t>
      </w:r>
    </w:p>
    <w:p w:rsidR="00EF2D9E" w:rsidRPr="00A50B0C" w:rsidRDefault="005154FC">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Another study focused on the effects of horticulture therapy on Taiwanese undergraduates</w:t>
      </w:r>
      <w:r w:rsidR="00795E00" w:rsidRPr="00A50B0C">
        <w:rPr>
          <w:rStyle w:val="FootnoteReference"/>
          <w:rFonts w:ascii="Times New Roman" w:eastAsia="Times New Roman" w:hAnsi="Times New Roman" w:cs="Times New Roman"/>
          <w:color w:val="000000" w:themeColor="text1"/>
          <w:sz w:val="24"/>
          <w:szCs w:val="24"/>
        </w:rPr>
        <w:footnoteReference w:id="11"/>
      </w:r>
      <w:r w:rsidRPr="00A50B0C">
        <w:rPr>
          <w:rFonts w:ascii="Times New Roman" w:eastAsia="Times New Roman" w:hAnsi="Times New Roman" w:cs="Times New Roman"/>
          <w:color w:val="000000" w:themeColor="text1"/>
          <w:sz w:val="24"/>
          <w:szCs w:val="24"/>
        </w:rPr>
        <w:t>. After 8 weeks of gardening the students reported having a significant improvement in their gardening skills, confidence and social skills, and also alleviated str</w:t>
      </w:r>
      <w:r w:rsidRPr="00A50B0C">
        <w:rPr>
          <w:rFonts w:ascii="Times New Roman" w:eastAsia="Times New Roman" w:hAnsi="Times New Roman" w:cs="Times New Roman"/>
          <w:color w:val="000000" w:themeColor="text1"/>
          <w:sz w:val="24"/>
          <w:szCs w:val="24"/>
        </w:rPr>
        <w:t>ess. The participants learned a sense of mission and responsibility, the importance of cooperation in groups, and interpersonal communication. The participants also reported regaining physical and psychological well-being, improvement on depression, and in</w:t>
      </w:r>
      <w:r w:rsidRPr="00A50B0C">
        <w:rPr>
          <w:rFonts w:ascii="Times New Roman" w:eastAsia="Times New Roman" w:hAnsi="Times New Roman" w:cs="Times New Roman"/>
          <w:color w:val="000000" w:themeColor="text1"/>
          <w:sz w:val="24"/>
          <w:szCs w:val="24"/>
        </w:rPr>
        <w:t xml:space="preserve">creased physical activity and focus. This study also showed how high school students who took part in weekly gardening activities </w:t>
      </w:r>
      <w:r w:rsidRPr="00A50B0C">
        <w:rPr>
          <w:rFonts w:ascii="Times New Roman" w:eastAsia="Times New Roman" w:hAnsi="Times New Roman" w:cs="Times New Roman"/>
          <w:color w:val="000000" w:themeColor="text1"/>
          <w:sz w:val="24"/>
          <w:szCs w:val="24"/>
        </w:rPr>
        <w:lastRenderedPageBreak/>
        <w:t>reported having better social adaptation and interpersonal relations. Some limitations were that the study did not have any qu</w:t>
      </w:r>
      <w:r w:rsidRPr="00A50B0C">
        <w:rPr>
          <w:rFonts w:ascii="Times New Roman" w:eastAsia="Times New Roman" w:hAnsi="Times New Roman" w:cs="Times New Roman"/>
          <w:color w:val="000000" w:themeColor="text1"/>
          <w:sz w:val="24"/>
          <w:szCs w:val="24"/>
        </w:rPr>
        <w:t>antitative data.</w:t>
      </w:r>
    </w:p>
    <w:p w:rsidR="00EF2D9E" w:rsidRPr="00A50B0C" w:rsidRDefault="005154FC">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color w:val="000000" w:themeColor="text1"/>
          <w:sz w:val="24"/>
          <w:szCs w:val="24"/>
        </w:rPr>
        <w:br/>
      </w:r>
      <w:r w:rsidRPr="00A50B0C">
        <w:rPr>
          <w:rFonts w:ascii="Times New Roman" w:eastAsia="Times New Roman" w:hAnsi="Times New Roman" w:cs="Times New Roman"/>
          <w:b/>
          <w:color w:val="000000" w:themeColor="text1"/>
          <w:sz w:val="24"/>
          <w:szCs w:val="24"/>
        </w:rPr>
        <w:t>Conclusions</w:t>
      </w:r>
    </w:p>
    <w:p w:rsidR="00EF2D9E" w:rsidRPr="00A50B0C" w:rsidRDefault="005154FC" w:rsidP="00B61AC9">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The data from the three studies analyzed had stark comparisons. The participants all reported having an increase in physical activity, greater social confidence, and reduced stress. Although the studies did not all have the same length, the shortest having</w:t>
      </w:r>
      <w:r w:rsidRPr="00A50B0C">
        <w:rPr>
          <w:rFonts w:ascii="Times New Roman" w:eastAsia="Times New Roman" w:hAnsi="Times New Roman" w:cs="Times New Roman"/>
          <w:color w:val="000000" w:themeColor="text1"/>
          <w:sz w:val="24"/>
          <w:szCs w:val="24"/>
        </w:rPr>
        <w:t xml:space="preserve"> 5 weeks, the participants did report a change in their mental health. The participants all enjoyed the process of gardening at the end of each study. Even though all the participants did not have mental health issues, they still reported a reduction in st</w:t>
      </w:r>
      <w:r w:rsidRPr="00A50B0C">
        <w:rPr>
          <w:rFonts w:ascii="Times New Roman" w:eastAsia="Times New Roman" w:hAnsi="Times New Roman" w:cs="Times New Roman"/>
          <w:color w:val="000000" w:themeColor="text1"/>
          <w:sz w:val="24"/>
          <w:szCs w:val="24"/>
        </w:rPr>
        <w:t xml:space="preserve">ress and the </w:t>
      </w:r>
      <w:r w:rsidR="00F94D2C">
        <w:rPr>
          <w:rFonts w:ascii="Times New Roman" w:eastAsia="Times New Roman" w:hAnsi="Times New Roman" w:cs="Times New Roman"/>
          <w:color w:val="000000" w:themeColor="text1"/>
          <w:sz w:val="24"/>
          <w:szCs w:val="24"/>
        </w:rPr>
        <w:t xml:space="preserve">study which utilized box-gardening </w:t>
      </w:r>
      <w:r w:rsidRPr="00A50B0C">
        <w:rPr>
          <w:rFonts w:ascii="Times New Roman" w:eastAsia="Times New Roman" w:hAnsi="Times New Roman" w:cs="Times New Roman"/>
          <w:color w:val="000000" w:themeColor="text1"/>
          <w:sz w:val="24"/>
          <w:szCs w:val="24"/>
        </w:rPr>
        <w:t>quantified the stress levels with the cortisol levels in salivary glands which decreased</w:t>
      </w:r>
      <w:r w:rsidR="00F94D2C">
        <w:rPr>
          <w:rStyle w:val="FootnoteReference"/>
          <w:rFonts w:ascii="Times New Roman" w:eastAsia="Times New Roman" w:hAnsi="Times New Roman" w:cs="Times New Roman"/>
          <w:color w:val="000000" w:themeColor="text1"/>
          <w:sz w:val="24"/>
          <w:szCs w:val="24"/>
        </w:rPr>
        <w:footnoteReference w:id="12"/>
      </w:r>
      <w:r w:rsidRPr="00A50B0C">
        <w:rPr>
          <w:rFonts w:ascii="Times New Roman" w:eastAsia="Times New Roman" w:hAnsi="Times New Roman" w:cs="Times New Roman"/>
          <w:color w:val="000000" w:themeColor="text1"/>
          <w:sz w:val="24"/>
          <w:szCs w:val="24"/>
        </w:rPr>
        <w:t xml:space="preserve">. The meta-analysis of the studies had a wide range of ages from high school students to </w:t>
      </w:r>
      <w:r w:rsidR="00F94D2C">
        <w:rPr>
          <w:rFonts w:ascii="Times New Roman" w:eastAsia="Times New Roman" w:hAnsi="Times New Roman" w:cs="Times New Roman"/>
          <w:color w:val="000000" w:themeColor="text1"/>
          <w:sz w:val="24"/>
          <w:szCs w:val="24"/>
        </w:rPr>
        <w:t>United States Army v</w:t>
      </w:r>
      <w:r w:rsidRPr="00A50B0C">
        <w:rPr>
          <w:rFonts w:ascii="Times New Roman" w:eastAsia="Times New Roman" w:hAnsi="Times New Roman" w:cs="Times New Roman"/>
          <w:color w:val="000000" w:themeColor="text1"/>
          <w:sz w:val="24"/>
          <w:szCs w:val="24"/>
        </w:rPr>
        <w:t>eterans and the final res</w:t>
      </w:r>
      <w:r w:rsidRPr="00A50B0C">
        <w:rPr>
          <w:rFonts w:ascii="Times New Roman" w:eastAsia="Times New Roman" w:hAnsi="Times New Roman" w:cs="Times New Roman"/>
          <w:color w:val="000000" w:themeColor="text1"/>
          <w:sz w:val="24"/>
          <w:szCs w:val="24"/>
        </w:rPr>
        <w:t>ults all had stress reduction and an increase in social confidence. The results of this meta-analysis show that horticulture can reduce the stress of people with mental health issues and regular people. Horticulture is a relatively simple form of therapy t</w:t>
      </w:r>
      <w:r w:rsidRPr="00A50B0C">
        <w:rPr>
          <w:rFonts w:ascii="Times New Roman" w:eastAsia="Times New Roman" w:hAnsi="Times New Roman" w:cs="Times New Roman"/>
          <w:color w:val="000000" w:themeColor="text1"/>
          <w:sz w:val="24"/>
          <w:szCs w:val="24"/>
        </w:rPr>
        <w:t xml:space="preserve">hat can be utilized by a multitude of people with any age and still have the same results. </w:t>
      </w:r>
    </w:p>
    <w:p w:rsidR="00EF2D9E" w:rsidRPr="00A50B0C" w:rsidRDefault="005154FC">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Limitations</w:t>
      </w:r>
    </w:p>
    <w:p w:rsidR="00EF2D9E" w:rsidRPr="00A50B0C" w:rsidRDefault="005154FC" w:rsidP="00553CEB">
      <w:pPr>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Limitations in this meta-analysis are that not all of the studies had quantitative data. This study was primarily qualitative. The participants were not</w:t>
      </w:r>
      <w:r w:rsidRPr="00A50B0C">
        <w:rPr>
          <w:rFonts w:ascii="Times New Roman" w:eastAsia="Times New Roman" w:hAnsi="Times New Roman" w:cs="Times New Roman"/>
          <w:color w:val="000000" w:themeColor="text1"/>
          <w:sz w:val="24"/>
          <w:szCs w:val="24"/>
        </w:rPr>
        <w:t xml:space="preserve"> the same throughout the meta-analysis because the data was taken from multiple sources. </w:t>
      </w:r>
      <w:r w:rsidR="00553CEB" w:rsidRPr="00A50B0C">
        <w:rPr>
          <w:rFonts w:ascii="Times New Roman" w:eastAsia="Times New Roman" w:hAnsi="Times New Roman" w:cs="Times New Roman"/>
          <w:color w:val="000000" w:themeColor="text1"/>
          <w:sz w:val="24"/>
          <w:szCs w:val="24"/>
        </w:rPr>
        <w:t xml:space="preserve">Another limitation was the amount of data I had. </w:t>
      </w:r>
      <w:r w:rsidR="00553CEB" w:rsidRPr="00A50B0C">
        <w:rPr>
          <w:rFonts w:ascii="Times New Roman" w:eastAsia="Times New Roman" w:hAnsi="Times New Roman" w:cs="Times New Roman"/>
          <w:color w:val="000000" w:themeColor="text1"/>
          <w:sz w:val="24"/>
          <w:szCs w:val="24"/>
        </w:rPr>
        <w:t xml:space="preserve">The data </w:t>
      </w:r>
      <w:r w:rsidR="00553CEB" w:rsidRPr="00A50B0C">
        <w:rPr>
          <w:rFonts w:ascii="Times New Roman" w:eastAsia="Times New Roman" w:hAnsi="Times New Roman" w:cs="Times New Roman"/>
          <w:color w:val="000000" w:themeColor="text1"/>
          <w:sz w:val="24"/>
          <w:szCs w:val="24"/>
        </w:rPr>
        <w:t xml:space="preserve">used </w:t>
      </w:r>
      <w:r w:rsidR="00553CEB" w:rsidRPr="00A50B0C">
        <w:rPr>
          <w:rFonts w:ascii="Times New Roman" w:eastAsia="Times New Roman" w:hAnsi="Times New Roman" w:cs="Times New Roman"/>
          <w:color w:val="000000" w:themeColor="text1"/>
          <w:sz w:val="24"/>
          <w:szCs w:val="24"/>
        </w:rPr>
        <w:t>w</w:t>
      </w:r>
      <w:r w:rsidR="00553CEB" w:rsidRPr="00A50B0C">
        <w:rPr>
          <w:rFonts w:ascii="Times New Roman" w:eastAsia="Times New Roman" w:hAnsi="Times New Roman" w:cs="Times New Roman"/>
          <w:color w:val="000000" w:themeColor="text1"/>
          <w:sz w:val="24"/>
          <w:szCs w:val="24"/>
        </w:rPr>
        <w:t xml:space="preserve">as </w:t>
      </w:r>
      <w:r w:rsidR="00553CEB" w:rsidRPr="00A50B0C">
        <w:rPr>
          <w:rFonts w:ascii="Times New Roman" w:eastAsia="Times New Roman" w:hAnsi="Times New Roman" w:cs="Times New Roman"/>
          <w:color w:val="000000" w:themeColor="text1"/>
          <w:sz w:val="24"/>
          <w:szCs w:val="24"/>
        </w:rPr>
        <w:t xml:space="preserve">from 3 studies, so more studies with more quantitative data points could </w:t>
      </w:r>
      <w:r w:rsidR="00553CEB" w:rsidRPr="00A50B0C">
        <w:rPr>
          <w:rFonts w:ascii="Times New Roman" w:eastAsia="Times New Roman" w:hAnsi="Times New Roman" w:cs="Times New Roman"/>
          <w:color w:val="000000" w:themeColor="text1"/>
          <w:sz w:val="24"/>
          <w:szCs w:val="24"/>
        </w:rPr>
        <w:lastRenderedPageBreak/>
        <w:t>give more perspective on this topic.</w:t>
      </w:r>
      <w:r w:rsidR="00553CEB" w:rsidRPr="00A50B0C">
        <w:rPr>
          <w:rFonts w:ascii="Times New Roman" w:eastAsia="Times New Roman" w:hAnsi="Times New Roman" w:cs="Times New Roman"/>
          <w:color w:val="000000" w:themeColor="text1"/>
          <w:sz w:val="24"/>
          <w:szCs w:val="24"/>
        </w:rPr>
        <w:t xml:space="preserve"> </w:t>
      </w:r>
      <w:r w:rsidRPr="00A50B0C">
        <w:rPr>
          <w:rFonts w:ascii="Times New Roman" w:eastAsia="Times New Roman" w:hAnsi="Times New Roman" w:cs="Times New Roman"/>
          <w:color w:val="000000" w:themeColor="text1"/>
          <w:sz w:val="24"/>
          <w:szCs w:val="24"/>
        </w:rPr>
        <w:t>The different studies were not conducted over the same length of time. Additionally, not all the studies used statistics</w:t>
      </w:r>
      <w:r w:rsidR="00F94D2C">
        <w:rPr>
          <w:rFonts w:ascii="Times New Roman" w:eastAsia="Times New Roman" w:hAnsi="Times New Roman" w:cs="Times New Roman"/>
          <w:color w:val="000000" w:themeColor="text1"/>
          <w:sz w:val="24"/>
          <w:szCs w:val="24"/>
        </w:rPr>
        <w:t xml:space="preserve"> to quantify the subjective data.</w:t>
      </w:r>
    </w:p>
    <w:p w:rsidR="00553CEB" w:rsidRPr="00A50B0C" w:rsidRDefault="00553CEB" w:rsidP="00553CEB">
      <w:pPr>
        <w:rPr>
          <w:rFonts w:ascii="Times New Roman" w:eastAsia="Times New Roman" w:hAnsi="Times New Roman" w:cs="Times New Roman"/>
          <w:color w:val="000000" w:themeColor="text1"/>
          <w:sz w:val="24"/>
          <w:szCs w:val="24"/>
        </w:rPr>
      </w:pPr>
    </w:p>
    <w:p w:rsidR="00EF2D9E" w:rsidRPr="00A50B0C" w:rsidRDefault="005154FC">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Future Studies</w:t>
      </w:r>
    </w:p>
    <w:p w:rsidR="00EF2D9E" w:rsidRPr="00A50B0C" w:rsidRDefault="005154FC">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If possible try to find or con</w:t>
      </w:r>
      <w:r w:rsidRPr="00A50B0C">
        <w:rPr>
          <w:rFonts w:ascii="Times New Roman" w:eastAsia="Times New Roman" w:hAnsi="Times New Roman" w:cs="Times New Roman"/>
          <w:color w:val="000000" w:themeColor="text1"/>
          <w:sz w:val="24"/>
          <w:szCs w:val="24"/>
        </w:rPr>
        <w:t>duct studies with more quantitative</w:t>
      </w:r>
      <w:r w:rsidR="00F94D2C">
        <w:rPr>
          <w:rFonts w:ascii="Times New Roman" w:eastAsia="Times New Roman" w:hAnsi="Times New Roman" w:cs="Times New Roman"/>
          <w:color w:val="000000" w:themeColor="text1"/>
          <w:sz w:val="24"/>
          <w:szCs w:val="24"/>
        </w:rPr>
        <w:t xml:space="preserve"> data</w:t>
      </w:r>
      <w:r w:rsidRPr="00A50B0C">
        <w:rPr>
          <w:rFonts w:ascii="Times New Roman" w:eastAsia="Times New Roman" w:hAnsi="Times New Roman" w:cs="Times New Roman"/>
          <w:color w:val="000000" w:themeColor="text1"/>
          <w:sz w:val="24"/>
          <w:szCs w:val="24"/>
        </w:rPr>
        <w:t xml:space="preserve"> so that the data obtained can be quantified. After more data is conducted, a study can be solely for people diagnosed with mental health issues after quarantine to see the effect of different types of stress relieving ac</w:t>
      </w:r>
      <w:r w:rsidRPr="00A50B0C">
        <w:rPr>
          <w:rFonts w:ascii="Times New Roman" w:eastAsia="Times New Roman" w:hAnsi="Times New Roman" w:cs="Times New Roman"/>
          <w:color w:val="000000" w:themeColor="text1"/>
          <w:sz w:val="24"/>
          <w:szCs w:val="24"/>
        </w:rPr>
        <w:t>tivities. With the study that I conducted, the COVID-19 quarantine was relatively recent, so not much data has been collected as of now. Additionally, more methods of measuring the participants stress levels should be utilized to back up the subjective dat</w:t>
      </w:r>
      <w:r w:rsidRPr="00A50B0C">
        <w:rPr>
          <w:rFonts w:ascii="Times New Roman" w:eastAsia="Times New Roman" w:hAnsi="Times New Roman" w:cs="Times New Roman"/>
          <w:color w:val="000000" w:themeColor="text1"/>
          <w:sz w:val="24"/>
          <w:szCs w:val="24"/>
        </w:rPr>
        <w:t>a</w:t>
      </w:r>
    </w:p>
    <w:p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rsidR="00481382" w:rsidRPr="00A50B0C" w:rsidRDefault="005154FC" w:rsidP="000E3A74">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References</w:t>
      </w:r>
    </w:p>
    <w:p w:rsidR="00F94D2C" w:rsidRPr="00F94D2C" w:rsidRDefault="00553CEB" w:rsidP="00F94D2C">
      <w:pPr>
        <w:pStyle w:val="Bibliography"/>
        <w:rPr>
          <w:rFonts w:ascii="Times New Roman" w:hAnsi="Times New Roman" w:cs="Times New Roman"/>
          <w:color w:val="000000"/>
          <w:sz w:val="24"/>
        </w:rPr>
      </w:pPr>
      <w:r w:rsidRPr="00A50B0C">
        <w:rPr>
          <w:rFonts w:eastAsia="Times New Roman"/>
          <w:b/>
          <w:color w:val="000000" w:themeColor="text1"/>
          <w:sz w:val="24"/>
          <w:szCs w:val="24"/>
        </w:rPr>
        <w:fldChar w:fldCharType="begin"/>
      </w:r>
      <w:r w:rsidRPr="00A50B0C">
        <w:rPr>
          <w:rFonts w:eastAsia="Times New Roman"/>
          <w:b/>
          <w:color w:val="000000" w:themeColor="text1"/>
          <w:sz w:val="24"/>
          <w:szCs w:val="24"/>
        </w:rPr>
        <w:instrText xml:space="preserve"> ADDIN ZOTERO_BIBL {"uncited":[],"omitted":[],"custom":[]} CSL_BIBLIOGRAPHY </w:instrText>
      </w:r>
      <w:r w:rsidRPr="00A50B0C">
        <w:rPr>
          <w:rFonts w:eastAsia="Times New Roman"/>
          <w:b/>
          <w:color w:val="000000" w:themeColor="text1"/>
          <w:sz w:val="24"/>
          <w:szCs w:val="24"/>
        </w:rPr>
        <w:fldChar w:fldCharType="separate"/>
      </w:r>
      <w:r w:rsidR="00F94D2C" w:rsidRPr="00F94D2C">
        <w:rPr>
          <w:rFonts w:ascii="Times New Roman" w:hAnsi="Times New Roman" w:cs="Times New Roman"/>
          <w:color w:val="000000"/>
          <w:sz w:val="24"/>
        </w:rPr>
        <w:t xml:space="preserve">Lehmann, Lauren P., Jonna G. Detweiler, and Mark B. Detweiler. “Veterans in Substance Abuse Treatment Program Self-Initiate Box Gardening as a Stress Reducing Therapeutic Modality.” </w:t>
      </w:r>
      <w:r w:rsidR="00F94D2C" w:rsidRPr="00F94D2C">
        <w:rPr>
          <w:rFonts w:ascii="Times New Roman" w:hAnsi="Times New Roman" w:cs="Times New Roman"/>
          <w:i/>
          <w:iCs/>
          <w:color w:val="000000"/>
          <w:sz w:val="24"/>
        </w:rPr>
        <w:t>Complementary Therapies in Medicine</w:t>
      </w:r>
      <w:r w:rsidR="00F94D2C" w:rsidRPr="00F94D2C">
        <w:rPr>
          <w:rFonts w:ascii="Times New Roman" w:hAnsi="Times New Roman" w:cs="Times New Roman"/>
          <w:color w:val="000000"/>
          <w:sz w:val="24"/>
        </w:rPr>
        <w:t xml:space="preserve"> 36 (February 1, 2018): 50–53. https://doi.org/10.1016/j.ctim.2017.10.013.</w:t>
      </w:r>
    </w:p>
    <w:p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 xml:space="preserve">Reynolds, Charles F. “Depression.” </w:t>
      </w:r>
      <w:r w:rsidRPr="00F94D2C">
        <w:rPr>
          <w:rFonts w:ascii="Times New Roman" w:hAnsi="Times New Roman" w:cs="Times New Roman"/>
          <w:i/>
          <w:iCs/>
          <w:color w:val="000000"/>
          <w:sz w:val="24"/>
        </w:rPr>
        <w:t>Access Science</w:t>
      </w:r>
      <w:r w:rsidRPr="00F94D2C">
        <w:rPr>
          <w:rFonts w:ascii="Times New Roman" w:hAnsi="Times New Roman" w:cs="Times New Roman"/>
          <w:color w:val="000000"/>
          <w:sz w:val="24"/>
        </w:rPr>
        <w:t>, 2019. https://doi.org/10.1036/1097-8542.186900.</w:t>
      </w:r>
    </w:p>
    <w:p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lastRenderedPageBreak/>
        <w:t xml:space="preserve">Richman, Vita. “Stress.” In </w:t>
      </w:r>
      <w:r w:rsidRPr="00F94D2C">
        <w:rPr>
          <w:rFonts w:ascii="Times New Roman" w:hAnsi="Times New Roman" w:cs="Times New Roman"/>
          <w:i/>
          <w:iCs/>
          <w:color w:val="000000"/>
          <w:sz w:val="24"/>
        </w:rPr>
        <w:t>The Gale Encyclopedia of Science</w:t>
      </w:r>
      <w:r w:rsidRPr="00F94D2C">
        <w:rPr>
          <w:rFonts w:ascii="Times New Roman" w:hAnsi="Times New Roman" w:cs="Times New Roman"/>
          <w:color w:val="000000"/>
          <w:sz w:val="24"/>
        </w:rPr>
        <w:t>, edited by K. Lee Lerner and Brenda Wilmoth Lerner, 5th ed. Farmington Hills, MI: Gale, 2014. http://link.gale.com/apps/doc/CV2644032152/SCIC?u=atla10186&amp;sid=zotero&amp;xid=6ddb88ad.</w:t>
      </w:r>
    </w:p>
    <w:p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 xml:space="preserve">Stowell, Derrick R., Gina P. Owens, and Amelia Burnett. “A Pilot Horticultural Therapy Program Serving Veterans with Mental Health Issues: Feasibility and Outcomes.” </w:t>
      </w:r>
      <w:r w:rsidRPr="00F94D2C">
        <w:rPr>
          <w:rFonts w:ascii="Times New Roman" w:hAnsi="Times New Roman" w:cs="Times New Roman"/>
          <w:i/>
          <w:iCs/>
          <w:color w:val="000000"/>
          <w:sz w:val="24"/>
        </w:rPr>
        <w:t>Complementary Therapies in Clinical Practice</w:t>
      </w:r>
      <w:r w:rsidRPr="00F94D2C">
        <w:rPr>
          <w:rFonts w:ascii="Times New Roman" w:hAnsi="Times New Roman" w:cs="Times New Roman"/>
          <w:color w:val="000000"/>
          <w:sz w:val="24"/>
        </w:rPr>
        <w:t xml:space="preserve"> 32 (August 1, 2018): 74–78. https://doi.org/10.1016/j.ctcp.2018.05.007.</w:t>
      </w:r>
    </w:p>
    <w:p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 xml:space="preserve">National Parks Board. “Therapeutic Horticulture </w:t>
      </w:r>
      <w:proofErr w:type="spellStart"/>
      <w:r w:rsidRPr="00F94D2C">
        <w:rPr>
          <w:rFonts w:ascii="Times New Roman" w:hAnsi="Times New Roman" w:cs="Times New Roman"/>
          <w:color w:val="000000"/>
          <w:sz w:val="24"/>
        </w:rPr>
        <w:t>Programmes</w:t>
      </w:r>
      <w:proofErr w:type="spellEnd"/>
      <w:r w:rsidRPr="00F94D2C">
        <w:rPr>
          <w:rFonts w:ascii="Times New Roman" w:hAnsi="Times New Roman" w:cs="Times New Roman"/>
          <w:color w:val="000000"/>
          <w:sz w:val="24"/>
        </w:rPr>
        <w:t>.” Accessed August 12, 2020. /gardens-parks-and-nature/therapeutic-gardens/therapeutic-horticulture-programmes.</w:t>
      </w:r>
    </w:p>
    <w:p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Statista. “U.S. Unemployment Rate: Adjusted, June 2020.” Accessed August 3, 2020. https://www.statista.com/statistics/273909/seasonally-adjusted-monthly-unemployment-rate-in-the-us/.</w:t>
      </w:r>
    </w:p>
    <w:p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Why Gardening Makes You Happy and Cures Depression – Permaculture College Australia.” Accessed August 12, 2020. //permaculture.com.au/why-gardening-makes-you-happy-and-cures-depression/.</w:t>
      </w:r>
    </w:p>
    <w:p w:rsidR="00F94D2C" w:rsidRPr="00F94D2C" w:rsidRDefault="00F94D2C" w:rsidP="00F94D2C">
      <w:pPr>
        <w:pStyle w:val="Bibliography"/>
        <w:rPr>
          <w:rFonts w:ascii="Times New Roman" w:hAnsi="Times New Roman" w:cs="Times New Roman"/>
          <w:color w:val="000000"/>
          <w:sz w:val="24"/>
        </w:rPr>
      </w:pPr>
      <w:proofErr w:type="spellStart"/>
      <w:r w:rsidRPr="00F94D2C">
        <w:rPr>
          <w:rFonts w:ascii="Times New Roman" w:hAnsi="Times New Roman" w:cs="Times New Roman"/>
          <w:color w:val="000000"/>
          <w:sz w:val="24"/>
        </w:rPr>
        <w:t>Yii-Nii</w:t>
      </w:r>
      <w:proofErr w:type="spellEnd"/>
      <w:r w:rsidRPr="00F94D2C">
        <w:rPr>
          <w:rFonts w:ascii="Times New Roman" w:hAnsi="Times New Roman" w:cs="Times New Roman"/>
          <w:color w:val="000000"/>
          <w:sz w:val="24"/>
        </w:rPr>
        <w:t xml:space="preserve"> Lin, and Yi-</w:t>
      </w:r>
      <w:proofErr w:type="spellStart"/>
      <w:r w:rsidRPr="00F94D2C">
        <w:rPr>
          <w:rFonts w:ascii="Times New Roman" w:hAnsi="Times New Roman" w:cs="Times New Roman"/>
          <w:color w:val="000000"/>
          <w:sz w:val="24"/>
        </w:rPr>
        <w:t>Hsing</w:t>
      </w:r>
      <w:proofErr w:type="spellEnd"/>
      <w:r w:rsidRPr="00F94D2C">
        <w:rPr>
          <w:rFonts w:ascii="Times New Roman" w:hAnsi="Times New Roman" w:cs="Times New Roman"/>
          <w:color w:val="000000"/>
          <w:sz w:val="24"/>
        </w:rPr>
        <w:t xml:space="preserve"> Claire Chiu. “Applying Integrated Horticultural Therapy and Aromatherapy to Assist Undergraduates in Ta </w:t>
      </w:r>
      <w:proofErr w:type="spellStart"/>
      <w:r w:rsidRPr="00F94D2C">
        <w:rPr>
          <w:rFonts w:ascii="Times New Roman" w:hAnsi="Times New Roman" w:cs="Times New Roman"/>
          <w:color w:val="000000"/>
          <w:sz w:val="24"/>
        </w:rPr>
        <w:t>Iwan</w:t>
      </w:r>
      <w:proofErr w:type="spellEnd"/>
      <w:r w:rsidRPr="00F94D2C">
        <w:rPr>
          <w:rFonts w:ascii="Times New Roman" w:hAnsi="Times New Roman" w:cs="Times New Roman"/>
          <w:color w:val="000000"/>
          <w:sz w:val="24"/>
        </w:rPr>
        <w:t xml:space="preserve">.” </w:t>
      </w:r>
      <w:r w:rsidRPr="00F94D2C">
        <w:rPr>
          <w:rFonts w:ascii="Times New Roman" w:hAnsi="Times New Roman" w:cs="Times New Roman"/>
          <w:i/>
          <w:iCs/>
          <w:color w:val="000000"/>
          <w:sz w:val="24"/>
        </w:rPr>
        <w:t>College Student Journal</w:t>
      </w:r>
      <w:r w:rsidRPr="00F94D2C">
        <w:rPr>
          <w:rFonts w:ascii="Times New Roman" w:hAnsi="Times New Roman" w:cs="Times New Roman"/>
          <w:color w:val="000000"/>
          <w:sz w:val="24"/>
        </w:rPr>
        <w:t xml:space="preserve"> 54, no. 1 (March 2020): 8.</w:t>
      </w:r>
    </w:p>
    <w:p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 xml:space="preserve">Zhou, </w:t>
      </w:r>
      <w:proofErr w:type="spellStart"/>
      <w:r w:rsidRPr="00F94D2C">
        <w:rPr>
          <w:rFonts w:ascii="Times New Roman" w:hAnsi="Times New Roman" w:cs="Times New Roman"/>
          <w:color w:val="000000"/>
          <w:sz w:val="24"/>
        </w:rPr>
        <w:t>Zhaolan</w:t>
      </w:r>
      <w:proofErr w:type="spellEnd"/>
      <w:r w:rsidRPr="00F94D2C">
        <w:rPr>
          <w:rFonts w:ascii="Times New Roman" w:hAnsi="Times New Roman" w:cs="Times New Roman"/>
          <w:color w:val="000000"/>
          <w:sz w:val="24"/>
        </w:rPr>
        <w:t>. “Understanding the Epigenetic Mechanisms Underlying Stress-Related Neuropsychiatric Disorders.” Accessed August 12, 2020. https://grantome.com/grant/NIH/R56-MH111719-01.</w:t>
      </w:r>
    </w:p>
    <w:p w:rsidR="000E3A74" w:rsidRPr="00A50B0C" w:rsidRDefault="00553CEB" w:rsidP="000E4E1F">
      <w:pPr>
        <w:pStyle w:val="Bibliography"/>
        <w:ind w:left="0" w:firstLine="0"/>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fldChar w:fldCharType="end"/>
      </w:r>
    </w:p>
    <w:sectPr w:rsidR="000E3A74" w:rsidRPr="00A50B0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154FC" w:rsidRDefault="005154FC" w:rsidP="00481382">
      <w:pPr>
        <w:spacing w:line="240" w:lineRule="auto"/>
      </w:pPr>
      <w:r>
        <w:separator/>
      </w:r>
    </w:p>
  </w:endnote>
  <w:endnote w:type="continuationSeparator" w:id="0">
    <w:p w:rsidR="005154FC" w:rsidRDefault="005154FC" w:rsidP="004813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154FC" w:rsidRDefault="005154FC" w:rsidP="00481382">
      <w:pPr>
        <w:spacing w:line="240" w:lineRule="auto"/>
      </w:pPr>
      <w:r>
        <w:separator/>
      </w:r>
    </w:p>
  </w:footnote>
  <w:footnote w:type="continuationSeparator" w:id="0">
    <w:p w:rsidR="005154FC" w:rsidRDefault="005154FC" w:rsidP="00481382">
      <w:pPr>
        <w:spacing w:line="240" w:lineRule="auto"/>
      </w:pPr>
      <w:r>
        <w:continuationSeparator/>
      </w:r>
    </w:p>
  </w:footnote>
  <w:footnote w:id="1">
    <w:p w:rsidR="000E4E1F" w:rsidRPr="000E4E1F" w:rsidRDefault="000E4E1F">
      <w:pPr>
        <w:pStyle w:val="FootnoteText"/>
        <w:rPr>
          <w:lang w:val="en-US"/>
        </w:rPr>
      </w:pPr>
      <w:r>
        <w:rPr>
          <w:rStyle w:val="FootnoteReference"/>
        </w:rPr>
        <w:footnoteRef/>
      </w:r>
      <w:r>
        <w:t xml:space="preserve"> </w:t>
      </w:r>
      <w:r>
        <w:fldChar w:fldCharType="begin"/>
      </w:r>
      <w:r>
        <w:instrText xml:space="preserve"> ADDIN ZOTERO_ITEM CSL_CITATION {"citationID":"urO1npb7","properties":{"formattedCitation":"\\uc0\\u8220{}U.S. Unemployment Rate.\\uc0\\u8221{}","plainCitation":"“U.S. Unemployment Rate.”","noteIndex":1},"citationItems":[{"id":15,"uris":["http://zotero.org/users/local/iOYYtnyE/items/H7VSE8PG"],"uri":["http://zotero.org/users/local/iOYYtnyE/items/H7VSE8PG"],"itemData":{"id":15,"type":"webpage","abstract":"This statistic displays the seasonally-adjusted unemployment rate in the United States on a monthly basis.","container-title":"Statista","language":"en","note":"source: www.statista.com","title":"U.S. unemployment rate: adjusted, June 2020","title-short":"U.S. unemployment rate","URL":"https://www.statista.com/statistics/273909/seasonally-adjusted-monthly-unemployment-rate-in-the-us/","accessed":{"date-parts":[["2020",8,3]]}}}],"schema":"https://github.com/citation-style-language/schema/raw/master/csl-citation.json"} </w:instrText>
      </w:r>
      <w:r>
        <w:fldChar w:fldCharType="separate"/>
      </w:r>
      <w:r w:rsidRPr="000E4E1F">
        <w:t>“U.S. Unemployment Rate.”</w:t>
      </w:r>
      <w:r>
        <w:fldChar w:fldCharType="end"/>
      </w:r>
    </w:p>
  </w:footnote>
  <w:footnote w:id="2">
    <w:p w:rsidR="000E4E1F" w:rsidRPr="000E4E1F" w:rsidRDefault="000E4E1F">
      <w:pPr>
        <w:pStyle w:val="FootnoteText"/>
        <w:rPr>
          <w:lang w:val="en-US"/>
        </w:rPr>
      </w:pPr>
      <w:r>
        <w:rPr>
          <w:rStyle w:val="FootnoteReference"/>
        </w:rPr>
        <w:footnoteRef/>
      </w:r>
      <w:r>
        <w:t xml:space="preserve"> </w:t>
      </w:r>
      <w:r>
        <w:fldChar w:fldCharType="begin"/>
      </w:r>
      <w:r>
        <w:instrText xml:space="preserve"> ADDIN ZOTERO_ITEM CSL_CITATION {"citationID":"wOGQ0ALC","properties":{"formattedCitation":"Richman, \\uc0\\u8220{}Stress.\\uc0\\u8221{}","plainCitation":"Richman, “Stress.”","noteIndex":2},"citationItems":[{"id":27,"uris":["http://zotero.org/users/local/iOYYtnyE/items/3WCIGH5L"],"uri":["http://zotero.org/users/local/iOYYtnyE/items/3WCIGH5L"],"itemData":{"id":27,"type":"chapter","archive":"Gale In Context: Science","container-title":"The Gale Encyclopedia of Science","edition":"5th ed.","event-place":"Farmington Hills, MI","language":"English","publisher":"Gale","publisher-place":"Farmington Hills, MI","source":"Gale","title":"Stress","URL":"http://link.gale.com/apps/doc/CV2644032152/SCIC?u=atla10186&amp;sid=zotero&amp;xid=6ddb88ad","author":[{"family":"Richman","given":"Vita"}],"editor":[{"family":"Lerner","given":"K. Lee"},{"family":"Lerner","given":"Brenda Wilmoth"}],"accessed":{"date-parts":[["2020",8,12]]},"issued":{"date-parts":[["2014"]]}}}],"schema":"https://github.com/citation-style-language/schema/raw/master/csl-citation.json"} </w:instrText>
      </w:r>
      <w:r>
        <w:fldChar w:fldCharType="separate"/>
      </w:r>
      <w:r w:rsidRPr="000E4E1F">
        <w:t>Richman, “Stress.”</w:t>
      </w:r>
      <w:r>
        <w:fldChar w:fldCharType="end"/>
      </w:r>
    </w:p>
  </w:footnote>
  <w:footnote w:id="3">
    <w:p w:rsidR="000E4E1F" w:rsidRPr="000E4E1F" w:rsidRDefault="000E4E1F">
      <w:pPr>
        <w:pStyle w:val="FootnoteText"/>
        <w:rPr>
          <w:lang w:val="en-US"/>
        </w:rPr>
      </w:pPr>
      <w:r>
        <w:rPr>
          <w:rStyle w:val="FootnoteReference"/>
        </w:rPr>
        <w:footnoteRef/>
      </w:r>
      <w:r>
        <w:t xml:space="preserve"> </w:t>
      </w:r>
      <w:r>
        <w:fldChar w:fldCharType="begin"/>
      </w:r>
      <w:r>
        <w:instrText xml:space="preserve"> ADDIN ZOTERO_ITEM CSL_CITATION {"citationID":"nDG1mA63","properties":{"formattedCitation":"Zhou, \\uc0\\u8220{}Understanding the Epigenetic Mechanisms Underlying Stress-Related Neuropsychiatric Disorders.\\uc0\\u8221{}","plainCitation":"Zhou, “Understanding the Epigenetic Mechanisms Underlying Stress-Related Neuropsychiatric Disorders.”","noteIndex":3},"citationItems":[{"id":30,"uris":["http://zotero.org/users/local/iOYYtnyE/items/I29SYFM6"],"uri":["http://zotero.org/users/local/iOYYtnyE/items/I29SYFM6"],"itemData":{"id":30,"type":"article-journal","abstract":"Title Understanding the Epigenetic Mechanisms Underlying Stress-related Neuropsychiatric Disorders Abstract Epidemiological studies provide mounting evidence supporting that environmental and experien...","language":"en","source":"grantome.com","title":"Understanding the Epigenetic Mechanisms Underlying Stress-Related Neuropsychiatric Disorders","URL":"https://grantome.com/grant/NIH/R56-MH111719-01","author":[{"family":"Zhou","given":"Zhaolan"}],"accessed":{"date-parts":[["2020",8,12]]}}}],"schema":"https://github.com/citation-style-language/schema/raw/master/csl-citation.json"} </w:instrText>
      </w:r>
      <w:r>
        <w:fldChar w:fldCharType="separate"/>
      </w:r>
      <w:r w:rsidRPr="000E4E1F">
        <w:t>Zhou, “Understanding the Epigenetic Mechanisms Underlying Stress-Related Neuropsychiatric Disorders.”</w:t>
      </w:r>
      <w:r>
        <w:fldChar w:fldCharType="end"/>
      </w:r>
    </w:p>
  </w:footnote>
  <w:footnote w:id="4">
    <w:p w:rsidR="000E4E1F" w:rsidRPr="000E4E1F" w:rsidRDefault="000E4E1F">
      <w:pPr>
        <w:pStyle w:val="FootnoteText"/>
        <w:rPr>
          <w:lang w:val="en-US"/>
        </w:rPr>
      </w:pPr>
      <w:r>
        <w:rPr>
          <w:rStyle w:val="FootnoteReference"/>
        </w:rPr>
        <w:footnoteRef/>
      </w:r>
      <w:r>
        <w:t xml:space="preserve"> </w:t>
      </w:r>
      <w:r>
        <w:fldChar w:fldCharType="begin"/>
      </w:r>
      <w:r>
        <w:instrText xml:space="preserve"> ADDIN ZOTERO_ITEM CSL_CITATION {"citationID":"0o97D5Tw","properties":{"formattedCitation":"Reynolds, \\uc0\\u8220{}Depression.\\uc0\\u8221{}","plainCitation":"Reynolds, “Depression.”","noteIndex":4},"citationItems":[{"id":28,"uris":["http://zotero.org/users/local/iOYYtnyE/items/6A6DV5J9"],"uri":["http://zotero.org/users/local/iOYYtnyE/items/6A6DV5J9"],"itemData":{"id":28,"type":"article-journal","abstract":"A heterogeneous affective disorder involving a depressed mood and/or a loss of interest in daily act…","container-title":"Access Science","DOI":"10.1036/1097-8542.186900","language":"en","note":"publisher: McGraw-Hill Education","source":"www-accessscience-com.westminster.idm.oclc.org","title":"Depression","URL":"http://www.accessscience.com/content/depression/186900","author":[{"family":"Reynolds","given":"Charles F."}],"accessed":{"date-parts":[["2020",8,12]]},"issued":{"date-parts":[["2019"]]}}}],"schema":"https://github.com/citation-style-language/schema/raw/master/csl-citation.json"} </w:instrText>
      </w:r>
      <w:r>
        <w:fldChar w:fldCharType="separate"/>
      </w:r>
      <w:r w:rsidRPr="000E4E1F">
        <w:t>Reynolds, “Depression.”</w:t>
      </w:r>
      <w:r>
        <w:fldChar w:fldCharType="end"/>
      </w:r>
    </w:p>
  </w:footnote>
  <w:footnote w:id="5">
    <w:p w:rsidR="00B61AC9" w:rsidRPr="00B61AC9" w:rsidRDefault="00B61AC9">
      <w:pPr>
        <w:pStyle w:val="FootnoteText"/>
        <w:rPr>
          <w:lang w:val="en-US"/>
        </w:rPr>
      </w:pPr>
      <w:r>
        <w:rPr>
          <w:rStyle w:val="FootnoteReference"/>
        </w:rPr>
        <w:footnoteRef/>
      </w:r>
      <w:r>
        <w:t xml:space="preserve"> </w:t>
      </w:r>
      <w:r>
        <w:fldChar w:fldCharType="begin"/>
      </w:r>
      <w:r>
        <w:instrText xml:space="preserve"> ADDIN ZOTERO_ITEM CSL_CITATION {"citationID":"AXr0KvQt","properties":{"formattedCitation":"\\uc0\\u8220{}Therapeutic Horticulture Programmes.\\uc0\\u8221{}","plainCitation":"“Therapeutic Horticulture Programmes.”","noteIndex":5},"citationItems":[{"id":32,"uris":["http://zotero.org/users/local/iOYYtnyE/items/M6N64TEJ"],"uri":["http://zotero.org/users/local/iOYYtnyE/items/M6N64TEJ"],"itemData":{"id":32,"type":"webpage","container-title":"National Parks Board","language":"en","title":"Therapeutic Horticulture Programmes","URL":"/gardens-parks-and-nature/therapeutic-gardens/therapeutic-horticulture-programmes","accessed":{"date-parts":[["2020",8,12]]}}}],"schema":"https://github.com/citation-style-language/schema/raw/master/csl-citation.json"} </w:instrText>
      </w:r>
      <w:r>
        <w:fldChar w:fldCharType="separate"/>
      </w:r>
      <w:r w:rsidRPr="00B61AC9">
        <w:t xml:space="preserve">“Therapeutic Horticulture </w:t>
      </w:r>
      <w:proofErr w:type="spellStart"/>
      <w:r w:rsidRPr="00B61AC9">
        <w:t>Programmes</w:t>
      </w:r>
      <w:proofErr w:type="spellEnd"/>
      <w:r w:rsidRPr="00B61AC9">
        <w:t>.”</w:t>
      </w:r>
      <w:r>
        <w:fldChar w:fldCharType="end"/>
      </w:r>
    </w:p>
  </w:footnote>
  <w:footnote w:id="6">
    <w:p w:rsidR="00B61AC9" w:rsidRPr="00B61AC9" w:rsidRDefault="00B61AC9">
      <w:pPr>
        <w:pStyle w:val="FootnoteText"/>
        <w:rPr>
          <w:lang w:val="en-US"/>
        </w:rPr>
      </w:pPr>
      <w:r>
        <w:rPr>
          <w:rStyle w:val="FootnoteReference"/>
        </w:rPr>
        <w:footnoteRef/>
      </w:r>
      <w:r>
        <w:t xml:space="preserve"> </w:t>
      </w:r>
      <w:r>
        <w:fldChar w:fldCharType="begin"/>
      </w:r>
      <w:r>
        <w:instrText xml:space="preserve"> ADDIN ZOTERO_ITEM CSL_CITATION {"citationID":"xnCe6Efs","properties":{"formattedCitation":"\\uc0\\u8220{}Therapeutic Horticulture Programmes.\\uc0\\u8221{}","plainCitation":"“Therapeutic Horticulture Programmes.”","noteIndex":6},"citationItems":[{"id":32,"uris":["http://zotero.org/users/local/iOYYtnyE/items/M6N64TEJ"],"uri":["http://zotero.org/users/local/iOYYtnyE/items/M6N64TEJ"],"itemData":{"id":32,"type":"webpage","container-title":"National Parks Board","language":"en","title":"Therapeutic Horticulture Programmes","URL":"/gardens-parks-and-nature/therapeutic-gardens/therapeutic-horticulture-programmes","accessed":{"date-parts":[["2020",8,12]]}}}],"schema":"https://github.com/citation-style-language/schema/raw/master/csl-citation.json"} </w:instrText>
      </w:r>
      <w:r>
        <w:fldChar w:fldCharType="separate"/>
      </w:r>
      <w:r w:rsidRPr="00B61AC9">
        <w:t xml:space="preserve">“Therapeutic Horticulture </w:t>
      </w:r>
      <w:proofErr w:type="spellStart"/>
      <w:r w:rsidRPr="00B61AC9">
        <w:t>Programmes</w:t>
      </w:r>
      <w:proofErr w:type="spellEnd"/>
      <w:r w:rsidRPr="00B61AC9">
        <w:t>.”</w:t>
      </w:r>
      <w:r>
        <w:fldChar w:fldCharType="end"/>
      </w:r>
    </w:p>
  </w:footnote>
  <w:footnote w:id="7">
    <w:p w:rsidR="00B61AC9" w:rsidRPr="00B61AC9" w:rsidRDefault="00B61AC9">
      <w:pPr>
        <w:pStyle w:val="FootnoteText"/>
        <w:rPr>
          <w:lang w:val="en-US"/>
        </w:rPr>
      </w:pPr>
      <w:r>
        <w:rPr>
          <w:rStyle w:val="FootnoteReference"/>
        </w:rPr>
        <w:footnoteRef/>
      </w:r>
      <w:r>
        <w:t xml:space="preserve"> </w:t>
      </w:r>
      <w:r>
        <w:fldChar w:fldCharType="begin"/>
      </w:r>
      <w:r>
        <w:instrText xml:space="preserve"> ADDIN ZOTERO_ITEM CSL_CITATION {"citationID":"mP4JL0Gi","properties":{"formattedCitation":"\\uc0\\u8220{}Why Gardening Makes You Happy and Cures Depression \\uc0\\u8211{} Permaculture College Australia.\\uc0\\u8221{}","plainCitation":"“Why Gardening Makes You Happy and Cures Depression – Permaculture College Australia.”","noteIndex":5},"citationItems":[{"id":34,"uris":["http://zotero.org/users/local/iOYYtnyE/items/CNK7DWVV"],"uri":["http://zotero.org/users/local/iOYYtnyE/items/CNK7DWVV"],"itemData":{"id":34,"type":"post-weblog","language":"en-AU","title":"Why Gardening Makes You Happy and Cures Depression – Permaculture College Australia","URL":"//permaculture.com.au/why-gardening-makes-you-happy-and-cures-depression/","accessed":{"date-parts":[["2020",8,12]]}}}],"schema":"https://github.com/citation-style-language/schema/raw/master/csl-citation.json"} </w:instrText>
      </w:r>
      <w:r>
        <w:fldChar w:fldCharType="separate"/>
      </w:r>
      <w:r w:rsidRPr="00B61AC9">
        <w:t>“Why Gardening Makes You Happy and Cures Depression – Permaculture College Australia.”</w:t>
      </w:r>
      <w:r>
        <w:fldChar w:fldCharType="end"/>
      </w:r>
    </w:p>
  </w:footnote>
  <w:footnote w:id="8">
    <w:p w:rsidR="00795E00" w:rsidRPr="00795E00" w:rsidRDefault="00795E00">
      <w:pPr>
        <w:pStyle w:val="FootnoteText"/>
        <w:rPr>
          <w:lang w:val="en-US"/>
        </w:rPr>
      </w:pPr>
      <w:r>
        <w:rPr>
          <w:rStyle w:val="FootnoteReference"/>
        </w:rPr>
        <w:footnoteRef/>
      </w:r>
      <w:r>
        <w:t xml:space="preserve"> </w:t>
      </w:r>
      <w:r>
        <w:fldChar w:fldCharType="begin"/>
      </w:r>
      <w:r w:rsidR="00B61AC9">
        <w:instrText xml:space="preserve"> ADDIN ZOTERO_ITEM CSL_CITATION {"citationID":"oFSvbQVk","properties":{"formattedCitation":"Stowell, Owens, and Burnett, \\uc0\\u8220{}A Pilot Horticultural Therapy Program Serving Veterans with Mental Health Issues.\\uc0\\u8221{}","plainCitation":"Stowell, Owens, and Burnett, “A Pilot Horticultural Therapy Program Serving Veterans with Mental Health Issues.”","noteIndex":8},"citationItems":[{"id":17,"uris":["http://zotero.org/users/local/iOYYtnyE/items/SU6AVJQW"],"uri":["http://zotero.org/users/local/iOYYtnyE/items/SU6AVJQW"],"itemData":{"id":17,"type":"article-journal","abstract":"Background and purpose\nVeterans face challenges when returning from deployment. Many have mental health difficulties because of their service and may have significant effects on veterans' lives. Horticultural therapy has been shown to be an effective treatment for these mental health conditions.\nMaterials and methods\nThe current study was a 5-week pilot conducted in the United States to assess a horticultural therapy program for veterans with mental health issues.\nResults\nEight veterans completed the full 5-week pilot program. Participants reported significantly lower depression [M = 6.25 (SD = 5.23); t = 3.38, p = .01] and stress [M = 5.00 (SD = 2.56); t = 5.52, p = .001] on the Depression, Anxiety, Stress Scales.\nConclusion\nParticipants provided positive feedback about the program and indicated that it was beneficial for them. Future research should be conducted with a larger sample size and control group to further validate these results.","container-title":"Complementary Therapies in Clinical Practice","DOI":"10.1016/j.ctcp.2018.05.007","ISSN":"1744-3881","journalAbbreviation":"Complementary Therapies in Clinical Practice","language":"en","page":"74-78","source":"ScienceDirect","title":"A pilot horticultural therapy program serving veterans with mental health issues: Feasibility and outcomes","title-short":"A pilot horticultural therapy program serving veterans with mental health issues","volume":"32","author":[{"family":"Stowell","given":"Derrick R."},{"family":"Owens","given":"Gina P."},{"family":"Burnett","given":"Amelia"}],"issued":{"date-parts":[["2018",8,1]]}}}],"schema":"https://github.com/citation-style-language/schema/raw/master/csl-citation.json"} </w:instrText>
      </w:r>
      <w:r>
        <w:fldChar w:fldCharType="separate"/>
      </w:r>
      <w:r w:rsidRPr="00795E00">
        <w:t>Stowell, Owens, and Burnett, “A Pilot Horticultural Therapy Program Serving Veterans with Mental Health Issues.”</w:t>
      </w:r>
      <w:r>
        <w:fldChar w:fldCharType="end"/>
      </w:r>
    </w:p>
  </w:footnote>
  <w:footnote w:id="9">
    <w:p w:rsidR="000E4E1F" w:rsidRPr="000E4E1F" w:rsidRDefault="000E4E1F">
      <w:pPr>
        <w:pStyle w:val="FootnoteText"/>
        <w:rPr>
          <w:lang w:val="en-US"/>
        </w:rPr>
      </w:pPr>
      <w:r>
        <w:rPr>
          <w:rStyle w:val="FootnoteReference"/>
        </w:rPr>
        <w:footnoteRef/>
      </w:r>
      <w:r>
        <w:t xml:space="preserve"> </w:t>
      </w:r>
      <w:r>
        <w:fldChar w:fldCharType="begin"/>
      </w:r>
      <w:r w:rsidR="00B61AC9">
        <w:instrText xml:space="preserve"> ADDIN ZOTERO_ITEM CSL_CITATION {"citationID":"LsmVIXxN","properties":{"formattedCitation":"Stowell, Owens, and Burnett.","plainCitation":"Stowell, Owens, and Burnett.","noteIndex":9},"citationItems":[{"id":17,"uris":["http://zotero.org/users/local/iOYYtnyE/items/SU6AVJQW"],"uri":["http://zotero.org/users/local/iOYYtnyE/items/SU6AVJQW"],"itemData":{"id":17,"type":"article-journal","abstract":"Background and purpose\nVeterans face challenges when returning from deployment. Many have mental health difficulties because of their service and may have significant effects on veterans' lives. Horticultural therapy has been shown to be an effective treatment for these mental health conditions.\nMaterials and methods\nThe current study was a 5-week pilot conducted in the United States to assess a horticultural therapy program for veterans with mental health issues.\nResults\nEight veterans completed the full 5-week pilot program. Participants reported significantly lower depression [M = 6.25 (SD = 5.23); t = 3.38, p = .01] and stress [M = 5.00 (SD = 2.56); t = 5.52, p = .001] on the Depression, Anxiety, Stress Scales.\nConclusion\nParticipants provided positive feedback about the program and indicated that it was beneficial for them. Future research should be conducted with a larger sample size and control group to further validate these results.","container-title":"Complementary Therapies in Clinical Practice","DOI":"10.1016/j.ctcp.2018.05.007","ISSN":"1744-3881","journalAbbreviation":"Complementary Therapies in Clinical Practice","language":"en","page":"74-78","source":"ScienceDirect","title":"A pilot horticultural therapy program serving veterans with mental health issues: Feasibility and outcomes","title-short":"A pilot horticultural therapy program serving veterans with mental health issues","volume":"32","author":[{"family":"Stowell","given":"Derrick R."},{"family":"Owens","given":"Gina P."},{"family":"Burnett","given":"Amelia"}],"issued":{"date-parts":[["2018",8,1]]}}}],"schema":"https://github.com/citation-style-language/schema/raw/master/csl-citation.json"} </w:instrText>
      </w:r>
      <w:r>
        <w:fldChar w:fldCharType="separate"/>
      </w:r>
      <w:r w:rsidR="00B61AC9">
        <w:t>Stowell, Owens, and Burnett.</w:t>
      </w:r>
      <w:r>
        <w:fldChar w:fldCharType="end"/>
      </w:r>
    </w:p>
  </w:footnote>
  <w:footnote w:id="10">
    <w:p w:rsidR="00795E00" w:rsidRPr="00795E00" w:rsidRDefault="00795E00">
      <w:pPr>
        <w:pStyle w:val="FootnoteText"/>
        <w:rPr>
          <w:lang w:val="en-US"/>
        </w:rPr>
      </w:pPr>
      <w:r>
        <w:rPr>
          <w:rStyle w:val="FootnoteReference"/>
        </w:rPr>
        <w:footnoteRef/>
      </w:r>
      <w:r>
        <w:t xml:space="preserve"> </w:t>
      </w:r>
      <w:r>
        <w:fldChar w:fldCharType="begin"/>
      </w:r>
      <w:r w:rsidR="00F94D2C">
        <w:instrText xml:space="preserve"> ADDIN ZOTERO_ITEM CSL_CITATION {"citationID":"HQAe81jt","properties":{"formattedCitation":"Lehmann, Detweiler, and Detweiler, \\uc0\\u8220{}Veterans in Substance Abuse Treatment Program Self-Initiate Box Gardening as a Stress Reducing Therapeutic Modality.\\uc0\\u8221{}","plainCitation":"Lehmann, Detweiler, and Detweiler, “Veterans in Substance Abuse Treatment Program Self-Initiate Box Gardening as a Stress Reducing Therapeutic Modality.”","noteIndex":10},"citationItems":[{"id":3,"uris":["http://zotero.org/users/local/iOYYtnyE/items/PU4CY5NR"],"uri":["http://zotero.org/users/local/iOYYtnyE/items/PU4CY5NR"],"itemData":{"id":3,"type":"article-journal","abstract":"Objectives\nTo assess the experiences of a veteran initiated horticultural therapy garden during their 28-day inpatient Substance Abuse Residential Rehabilitation Treatment Program (SARRTP).\nDesign\nRetrospective study.\nSetting\nVeterans Affairs Medical Center (VAMC), Salem, Virginia, USA\nInterventions\nGroup interviews with veterans from the last SARRTP classes and individual interviews with VAMC greenhouse staff in summer of 2016.\nOutcome measures\nTime spent in garden, frequency of garden visits, types of passive and active garden activities, words describing the veterans’ emotional reactions to utilizing the garden.\nResults\nIn 3 summer months of 2016, 50 percent of the 56 veterans interviewed visited and interacted with the gardens during their free time. Frequency of visits generally varied from 3 times weekly to 1–2 times a day. Amount of time in the garden varied from 10min to 2h. The veterans engaged in active and/or passive gardening activities during their garden visits. The veterans reported feeling “calm”, “serene”, and “refreshed” during garden visitation and after leaving the garden.\nConclusions\nAlthough data was secured only at the end of the 2016 growing season, interviews of the inpatient veterans revealed that they used their own initiative and resources to continue the horticulture therapy program for 2 successive growing years after the original pilot project ended in 2014. These non-interventionist, therapeutic garden projects suggest the role of autonomy and patient initiative in recovery programs for veterans attending VAMC treatment programs and they also suggest the value of horticulture therapy as a meaningful evidence- based therapeutic modality for veterans.","container-title":"Complementary Therapies in Medicine","DOI":"10.1016/j.ctim.2017.10.013","ISSN":"0965-2299","journalAbbreviation":"Complementary Therapies in Medicine","language":"en","page":"50-53","source":"ScienceDirect","title":"Veterans in substance abuse treatment program self-initiate box gardening as a stress reducing therapeutic modality","volume":"36","author":[{"family":"Lehmann","given":"Lauren P."},{"family":"Detweiler","given":"Jonna G."},{"family":"Detweiler","given":"Mark B."}],"issued":{"date-parts":[["2018",2,1]]}}}],"schema":"https://github.com/citation-style-language/schema/raw/master/csl-citation.json"} </w:instrText>
      </w:r>
      <w:r>
        <w:fldChar w:fldCharType="separate"/>
      </w:r>
      <w:r w:rsidRPr="00795E00">
        <w:t>Lehmann, Detweiler, and Detweiler, “Veterans in Substance Abuse Treatment Program Self-Initiate Box Gardening as a Stress Reducing Therapeutic Modality.”</w:t>
      </w:r>
      <w:r>
        <w:fldChar w:fldCharType="end"/>
      </w:r>
    </w:p>
  </w:footnote>
  <w:footnote w:id="11">
    <w:p w:rsidR="00795E00" w:rsidRPr="00795E00" w:rsidRDefault="00795E00">
      <w:pPr>
        <w:pStyle w:val="FootnoteText"/>
        <w:rPr>
          <w:lang w:val="en-US"/>
        </w:rPr>
      </w:pPr>
      <w:r>
        <w:rPr>
          <w:rStyle w:val="FootnoteReference"/>
        </w:rPr>
        <w:footnoteRef/>
      </w:r>
      <w:r>
        <w:t xml:space="preserve"> </w:t>
      </w:r>
      <w:r>
        <w:fldChar w:fldCharType="begin"/>
      </w:r>
      <w:r>
        <w:instrText xml:space="preserve"> ADDIN ZOTERO_ITEM CSL_CITATION {"citationID":"ouTv2XAt","properties":{"formattedCitation":"Yii-Nii Lin and Chiu, \\uc0\\u8220{}Applying Integrated Horticultural Therapy and Aromatherapy to Assist Undergraduates in Ta Iwan.\\uc0\\u8221{}","plainCitation":"Yii-Nii Lin and Chiu, “Applying Integrated Horticultural Therapy and Aromatherapy to Assist Undergraduates in Ta Iwan.”","noteIndex":8},"citationItems":[{"id":20,"uris":["http://zotero.org/users/local/iOYYtnyE/items/NDXFQ6EX"],"uri":["http://zotero.org/users/local/iOYYtnyE/items/NDXFQ6EX"],"itemData":{"id":20,"type":"article-journal","abstract":"An integration of horticultural therapy and aromatherapy can be beneficial to physical and psychological well-being of undergraduates. Through learning the basics of herbal plants and ways to plant and smell them, and through massaging, smelling, and taking bath with natural herbal essential oils, undergraduates can enjoy the pleasant feeling triggered by herbal fragrance, release their pressure, and revive energy. The integrated therapy allows undergraduates to feel their body and mind, adjust the balance of the body, embrace their inner feelings, and enhance self-perception and interpersonal relations. It is a holistic therapy to take care of both physical and psychological well-being of undergraduates.","container-title":"College Student Journal","ISSN":"01463934","issue":"1","journalAbbreviation":"College Student Journal","note":"publisher: Project Innovation, Inc.","page":"8","source":"EBSCOhost","title":"Applying Integrated Horticultural Therapy and Aromatherapy to Assist Undergraduates in Ta Iwan","volume":"54","author":[{"literal":"Yii-Nii Lin"},{"family":"Chiu","given":"Yi-Hsing Claire"}],"issued":{"date-parts":[["2020",3]]}}}],"schema":"https://github.com/citation-style-language/schema/raw/master/csl-citation.json"} </w:instrText>
      </w:r>
      <w:r>
        <w:fldChar w:fldCharType="separate"/>
      </w:r>
      <w:proofErr w:type="spellStart"/>
      <w:r w:rsidRPr="00795E00">
        <w:t>Yii-Nii</w:t>
      </w:r>
      <w:proofErr w:type="spellEnd"/>
      <w:r w:rsidRPr="00795E00">
        <w:t xml:space="preserve"> Lin and Chiu, “Applying Integrated Horticultural Therapy and Aromatherapy to Assist Undergraduates in Ta </w:t>
      </w:r>
      <w:proofErr w:type="spellStart"/>
      <w:r w:rsidRPr="00795E00">
        <w:t>Iwan</w:t>
      </w:r>
      <w:proofErr w:type="spellEnd"/>
      <w:r w:rsidRPr="00795E00">
        <w:t>.”</w:t>
      </w:r>
      <w:r>
        <w:fldChar w:fldCharType="end"/>
      </w:r>
    </w:p>
  </w:footnote>
  <w:footnote w:id="12">
    <w:p w:rsidR="00F94D2C" w:rsidRPr="00F94D2C" w:rsidRDefault="00F94D2C">
      <w:pPr>
        <w:pStyle w:val="FootnoteText"/>
        <w:rPr>
          <w:lang w:val="en-US"/>
        </w:rPr>
      </w:pPr>
      <w:r>
        <w:rPr>
          <w:rStyle w:val="FootnoteReference"/>
        </w:rPr>
        <w:footnoteRef/>
      </w:r>
      <w:r>
        <w:t xml:space="preserve"> </w:t>
      </w:r>
      <w:r>
        <w:fldChar w:fldCharType="begin"/>
      </w:r>
      <w:r>
        <w:instrText xml:space="preserve"> ADDIN ZOTERO_ITEM CSL_CITATION {"citationID":"dNXVfnTX","properties":{"formattedCitation":"Lehmann, Detweiler, and Detweiler, \\uc0\\u8220{}Veterans in Substance Abuse Treatment Program Self-Initiate Box Gardening as a Stress Reducing Therapeutic Modality.\\uc0\\u8221{}","plainCitation":"Lehmann, Detweiler, and Detweiler, “Veterans in Substance Abuse Treatment Program Self-Initiate Box Gardening as a Stress Reducing Therapeutic Modality.”","noteIndex":12},"citationItems":[{"id":3,"uris":["http://zotero.org/users/local/iOYYtnyE/items/PU4CY5NR"],"uri":["http://zotero.org/users/local/iOYYtnyE/items/PU4CY5NR"],"itemData":{"id":3,"type":"article-journal","abstract":"Objectives\nTo assess the experiences of a veteran initiated horticultural therapy garden during their 28-day inpatient Substance Abuse Residential Rehabilitation Treatment Program (SARRTP).\nDesign\nRetrospective study.\nSetting\nVeterans Affairs Medical Center (VAMC), Salem, Virginia, USA\nInterventions\nGroup interviews with veterans from the last SARRTP classes and individual interviews with VAMC greenhouse staff in summer of 2016.\nOutcome measures\nTime spent in garden, frequency of garden visits, types of passive and active garden activities, words describing the veterans’ emotional reactions to utilizing the garden.\nResults\nIn 3 summer months of 2016, 50 percent of the 56 veterans interviewed visited and interacted with the gardens during their free time. Frequency of visits generally varied from 3 times weekly to 1–2 times a day. Amount of time in the garden varied from 10min to 2h. The veterans engaged in active and/or passive gardening activities during their garden visits. The veterans reported feeling “calm”, “serene”, and “refreshed” during garden visitation and after leaving the garden.\nConclusions\nAlthough data was secured only at the end of the 2016 growing season, interviews of the inpatient veterans revealed that they used their own initiative and resources to continue the horticulture therapy program for 2 successive growing years after the original pilot project ended in 2014. These non-interventionist, therapeutic garden projects suggest the role of autonomy and patient initiative in recovery programs for veterans attending VAMC treatment programs and they also suggest the value of horticulture therapy as a meaningful evidence- based therapeutic modality for veterans.","container-title":"Complementary Therapies in Medicine","DOI":"10.1016/j.ctim.2017.10.013","ISSN":"0965-2299","journalAbbreviation":"Complementary Therapies in Medicine","language":"en","page":"50-53","source":"ScienceDirect","title":"Veterans in substance abuse treatment program self-initiate box gardening as a stress reducing therapeutic modality","volume":"36","author":[{"family":"Lehmann","given":"Lauren P."},{"family":"Detweiler","given":"Jonna G."},{"family":"Detweiler","given":"Mark B."}],"issued":{"date-parts":[["2018",2,1]]}}}],"schema":"https://github.com/citation-style-language/schema/raw/master/csl-citation.json"} </w:instrText>
      </w:r>
      <w:r>
        <w:fldChar w:fldCharType="separate"/>
      </w:r>
      <w:r w:rsidRPr="00F94D2C">
        <w:t>Lehmann, Detweiler, and Detweiler, “Veterans in Substance Abuse Treatment Program Self-Initiate Box Gardening as a Stress Reducing Therapeutic Modality.”</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2D9E"/>
    <w:rsid w:val="000B2BE4"/>
    <w:rsid w:val="000E3A74"/>
    <w:rsid w:val="000E4E1F"/>
    <w:rsid w:val="00187A57"/>
    <w:rsid w:val="003F78E5"/>
    <w:rsid w:val="00481382"/>
    <w:rsid w:val="005154FC"/>
    <w:rsid w:val="00553CEB"/>
    <w:rsid w:val="005974E5"/>
    <w:rsid w:val="00795E00"/>
    <w:rsid w:val="00830EE1"/>
    <w:rsid w:val="00A50B0C"/>
    <w:rsid w:val="00B61AC9"/>
    <w:rsid w:val="00EF2D9E"/>
    <w:rsid w:val="00F94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CD34BC"/>
  <w15:docId w15:val="{1BECD92E-A4D0-9E4D-8109-0D204410D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481382"/>
    <w:pPr>
      <w:spacing w:line="240" w:lineRule="auto"/>
    </w:pPr>
    <w:rPr>
      <w:sz w:val="20"/>
      <w:szCs w:val="20"/>
    </w:rPr>
  </w:style>
  <w:style w:type="character" w:customStyle="1" w:styleId="FootnoteTextChar">
    <w:name w:val="Footnote Text Char"/>
    <w:basedOn w:val="DefaultParagraphFont"/>
    <w:link w:val="FootnoteText"/>
    <w:uiPriority w:val="99"/>
    <w:semiHidden/>
    <w:rsid w:val="00481382"/>
    <w:rPr>
      <w:sz w:val="20"/>
      <w:szCs w:val="20"/>
    </w:rPr>
  </w:style>
  <w:style w:type="character" w:styleId="FootnoteReference">
    <w:name w:val="footnote reference"/>
    <w:basedOn w:val="DefaultParagraphFont"/>
    <w:uiPriority w:val="99"/>
    <w:semiHidden/>
    <w:unhideWhenUsed/>
    <w:rsid w:val="00481382"/>
    <w:rPr>
      <w:vertAlign w:val="superscript"/>
    </w:rPr>
  </w:style>
  <w:style w:type="paragraph" w:styleId="Bibliography">
    <w:name w:val="Bibliography"/>
    <w:basedOn w:val="Normal"/>
    <w:next w:val="Normal"/>
    <w:uiPriority w:val="37"/>
    <w:unhideWhenUsed/>
    <w:rsid w:val="00481382"/>
    <w:pPr>
      <w:spacing w:line="240" w:lineRule="auto"/>
      <w:ind w:left="720" w:hanging="720"/>
    </w:pPr>
  </w:style>
  <w:style w:type="paragraph" w:styleId="EndnoteText">
    <w:name w:val="endnote text"/>
    <w:basedOn w:val="Normal"/>
    <w:link w:val="EndnoteTextChar"/>
    <w:uiPriority w:val="99"/>
    <w:semiHidden/>
    <w:unhideWhenUsed/>
    <w:rsid w:val="00481382"/>
    <w:pPr>
      <w:spacing w:line="240" w:lineRule="auto"/>
    </w:pPr>
    <w:rPr>
      <w:sz w:val="20"/>
      <w:szCs w:val="20"/>
    </w:rPr>
  </w:style>
  <w:style w:type="character" w:customStyle="1" w:styleId="EndnoteTextChar">
    <w:name w:val="Endnote Text Char"/>
    <w:basedOn w:val="DefaultParagraphFont"/>
    <w:link w:val="EndnoteText"/>
    <w:uiPriority w:val="99"/>
    <w:semiHidden/>
    <w:rsid w:val="00481382"/>
    <w:rPr>
      <w:sz w:val="20"/>
      <w:szCs w:val="20"/>
    </w:rPr>
  </w:style>
  <w:style w:type="character" w:styleId="EndnoteReference">
    <w:name w:val="endnote reference"/>
    <w:basedOn w:val="DefaultParagraphFont"/>
    <w:uiPriority w:val="99"/>
    <w:semiHidden/>
    <w:unhideWhenUsed/>
    <w:rsid w:val="004813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4343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2286</Words>
  <Characters>1303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2</cp:revision>
  <dcterms:created xsi:type="dcterms:W3CDTF">2020-08-13T03:59:00Z</dcterms:created>
  <dcterms:modified xsi:type="dcterms:W3CDTF">2020-08-13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SIAsGdU"/&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